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A05736" w14:textId="77777777" w:rsidR="00E04FAB" w:rsidRDefault="00E04FAB" w:rsidP="00E04FAB">
      <w:pPr>
        <w:pStyle w:val="SupplementaryMaterial"/>
        <w:rPr>
          <w:b w:val="0"/>
        </w:rPr>
      </w:pPr>
      <w:bookmarkStart w:id="0" w:name="_GoBack"/>
      <w:bookmarkEnd w:id="0"/>
      <w:r>
        <w:t>Supplementary Material</w:t>
      </w:r>
    </w:p>
    <w:p w14:paraId="1A9DF489" w14:textId="77777777" w:rsidR="00E04FAB" w:rsidRPr="00FC268F" w:rsidRDefault="00E04FAB" w:rsidP="00E04FAB">
      <w:pPr>
        <w:pStyle w:val="Title"/>
        <w:rPr>
          <w:rFonts w:ascii="Times New Roman" w:hAnsi="Times New Roman" w:cs="Times New Roman"/>
          <w:sz w:val="32"/>
          <w:szCs w:val="32"/>
        </w:rPr>
      </w:pPr>
      <w:r w:rsidRPr="00FC268F">
        <w:rPr>
          <w:rFonts w:ascii="Times New Roman" w:hAnsi="Times New Roman" w:cs="Times New Roman"/>
          <w:sz w:val="32"/>
          <w:szCs w:val="32"/>
        </w:rPr>
        <w:t xml:space="preserve">Prioritising support for </w:t>
      </w:r>
      <w:r>
        <w:rPr>
          <w:rFonts w:ascii="Times New Roman" w:hAnsi="Times New Roman" w:cs="Times New Roman"/>
          <w:sz w:val="32"/>
          <w:szCs w:val="32"/>
        </w:rPr>
        <w:t xml:space="preserve">cost effective </w:t>
      </w:r>
      <w:r w:rsidRPr="00FC268F">
        <w:rPr>
          <w:rFonts w:ascii="Times New Roman" w:hAnsi="Times New Roman" w:cs="Times New Roman"/>
          <w:sz w:val="32"/>
          <w:szCs w:val="32"/>
        </w:rPr>
        <w:t xml:space="preserve">rare breed conservation using multi-criteria decision analysis </w:t>
      </w:r>
    </w:p>
    <w:p w14:paraId="4CE336BD" w14:textId="44F0F42B" w:rsidR="00DD0D16" w:rsidRDefault="00E553AB" w:rsidP="004F5ABA">
      <w:pPr>
        <w:spacing w:after="200"/>
      </w:pPr>
      <w:r w:rsidRPr="00CA377E">
        <w:t>W</w:t>
      </w:r>
      <w:r w:rsidR="009E5F3F">
        <w:t xml:space="preserve">ARWICK </w:t>
      </w:r>
      <w:r>
        <w:t>WAINWRIGHT</w:t>
      </w:r>
      <w:r w:rsidR="00E04FAB">
        <w:t>*</w:t>
      </w:r>
      <w:r>
        <w:t>,</w:t>
      </w:r>
      <w:r w:rsidR="004A1860">
        <w:t xml:space="preserve"> </w:t>
      </w:r>
      <w:r w:rsidR="00FA64C2">
        <w:t xml:space="preserve">BOUDA </w:t>
      </w:r>
      <w:r w:rsidR="001A6C45">
        <w:t xml:space="preserve">VOSOUGH </w:t>
      </w:r>
      <w:r w:rsidR="00FA64C2">
        <w:t>AHMADI,</w:t>
      </w:r>
      <w:r w:rsidR="00613BAA">
        <w:t xml:space="preserve"> ALISTAIR </w:t>
      </w:r>
      <w:proofErr w:type="spellStart"/>
      <w:r w:rsidR="00613BAA">
        <w:t>McVITTIE</w:t>
      </w:r>
      <w:proofErr w:type="spellEnd"/>
      <w:r w:rsidR="00613BAA">
        <w:t>,</w:t>
      </w:r>
      <w:r w:rsidR="00FA64C2">
        <w:rPr>
          <w:vertAlign w:val="superscript"/>
        </w:rPr>
        <w:t xml:space="preserve"> </w:t>
      </w:r>
      <w:r w:rsidR="000C77F2">
        <w:t>GEOFF SIMM</w:t>
      </w:r>
      <w:r w:rsidR="004A1860">
        <w:t xml:space="preserve"> AND DOMINIC MORAN</w:t>
      </w:r>
    </w:p>
    <w:p w14:paraId="5CEA3251" w14:textId="6474CF3D" w:rsidR="00E04FAB" w:rsidRDefault="00E04FAB" w:rsidP="00E04FAB">
      <w:pPr>
        <w:spacing w:before="240"/>
      </w:pPr>
      <w:r>
        <w:rPr>
          <w:b/>
        </w:rPr>
        <w:t xml:space="preserve">* Correspondence: </w:t>
      </w:r>
      <w:r>
        <w:t xml:space="preserve">Corresponding Author: </w:t>
      </w:r>
      <w:hyperlink r:id="rId8" w:history="1">
        <w:r w:rsidRPr="00585333">
          <w:rPr>
            <w:rStyle w:val="Hyperlink"/>
          </w:rPr>
          <w:t>warwick.wainwright@sruc.ac.uk</w:t>
        </w:r>
      </w:hyperlink>
      <w:r>
        <w:t xml:space="preserve"> </w:t>
      </w:r>
    </w:p>
    <w:p w14:paraId="454EEF42" w14:textId="66DBE1A7" w:rsidR="004F5ABA" w:rsidRPr="00D26CDA" w:rsidRDefault="004F5ABA" w:rsidP="004F5ABA">
      <w:pPr>
        <w:pStyle w:val="Heading1"/>
        <w:rPr>
          <w:lang w:val="en-GB"/>
        </w:rPr>
      </w:pPr>
      <w:r>
        <w:rPr>
          <w:lang w:val="en-GB"/>
        </w:rPr>
        <w:t>Supplementary</w:t>
      </w:r>
      <w:r w:rsidR="00E04FAB">
        <w:rPr>
          <w:lang w:val="en-GB"/>
        </w:rPr>
        <w:t xml:space="preserve"> figures and tables</w:t>
      </w:r>
    </w:p>
    <w:p w14:paraId="55DCA77D" w14:textId="1BF740EB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2E293A84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2A520B16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4E01AB7C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7CCC31D7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4167FB45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23A30036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156F22C5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0A2DF160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4585100B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0F29ED0D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02A95C84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076029E1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3258503D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674E0ECB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3B51020E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0A6FD604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45718BC2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3E06A245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0F82ED24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382B2A1B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1F58C357" w14:textId="77777777" w:rsidR="004F5ABA" w:rsidRDefault="004F5ABA" w:rsidP="00865715">
      <w:pPr>
        <w:widowControl w:val="0"/>
        <w:autoSpaceDE w:val="0"/>
        <w:autoSpaceDN w:val="0"/>
        <w:adjustRightInd w:val="0"/>
        <w:ind w:left="480" w:hanging="480"/>
      </w:pPr>
    </w:p>
    <w:p w14:paraId="284198ED" w14:textId="77777777" w:rsidR="00A92EF9" w:rsidRPr="005B035A" w:rsidRDefault="00A37B4B" w:rsidP="00F36E50">
      <w:pPr>
        <w:pStyle w:val="Heading2"/>
        <w:rPr>
          <w:sz w:val="22"/>
          <w:szCs w:val="22"/>
        </w:rPr>
      </w:pPr>
      <w:r w:rsidRPr="00E04FAB">
        <w:lastRenderedPageBreak/>
        <w:t>S1: Map showing geographical origin of 19 cattle NBAR used in this case study</w:t>
      </w:r>
      <w:r w:rsidRPr="005B035A">
        <w:rPr>
          <w:sz w:val="22"/>
          <w:szCs w:val="22"/>
        </w:rPr>
        <w:t xml:space="preserve">.  </w:t>
      </w:r>
    </w:p>
    <w:p w14:paraId="77948526" w14:textId="77777777" w:rsidR="00722D91" w:rsidRDefault="00722D91" w:rsidP="00A92EF9"/>
    <w:p w14:paraId="17C506D5" w14:textId="77777777" w:rsidR="00A37B4B" w:rsidRDefault="008755CA" w:rsidP="00A92EF9">
      <w:r>
        <w:rPr>
          <w:noProof/>
        </w:rPr>
        <mc:AlternateContent>
          <mc:Choice Requires="wpg">
            <w:drawing>
              <wp:inline distT="0" distB="0" distL="0" distR="0" wp14:anchorId="3D20AEFC" wp14:editId="29E5CA06">
                <wp:extent cx="5734050" cy="7839075"/>
                <wp:effectExtent l="0" t="0" r="0" b="9525"/>
                <wp:docPr id="28" name="Group 2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4050" cy="7839075"/>
                          <a:chOff x="0" y="0"/>
                          <a:chExt cx="5734050" cy="7839075"/>
                        </a:xfrm>
                      </wpg:grpSpPr>
                      <pic:pic xmlns:pic="http://schemas.openxmlformats.org/drawingml/2006/picture">
                        <pic:nvPicPr>
                          <pic:cNvPr id="29" name="Picture 29" descr="H:\UK MCDA\Writing and drafts MS\Figures and Tables\BreedCoverage3.jpg"/>
                          <pic:cNvPicPr>
                            <a:picLocks noChangeAspect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4050" cy="78390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0" name="Picture 30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66725" y="400050"/>
                            <a:ext cx="1762125" cy="28098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50E68824" id="Group 28" o:spid="_x0000_s1026" style="width:451.5pt;height:617.25pt;mso-position-horizontal-relative:char;mso-position-vertical-relative:line" coordsize="57340,78390" o:gfxdata="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H40/8AB2h/yUr9i3/s&#10;osv/AKN06v2Wr8af+DtD/kpX7Fv/AGUWX/0bp1fstQAUUUUAFFFFABRRRQAUUUUAFFFFABRRRQAU&#10;UUUAFFFFABRRRQAV+Zf/AAdxf8oYvFH/AGMmjf8ApSK/TSvzL/4O4v8AlDF4o/7GTRv/AEpFAH2l&#10;/wAE7/8AlH/8DP8Asn2gf+m23r2KvHf+Cd//ACj/APgZ/wBk+0D/ANNtvXsV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H40/wDB2h/yUr9i3/sosv8A6N06v2Wr8af+DtD/AJKV+xb/ANlFl/8ARunV+y1ABRRRQAUU&#10;UUAFFFFABRRRQAUUUUAFFFFABRRRQAUUUUAFFFFABX5l/wDB3F/yhi8Uf9jJo3/pSK/TSvzL/wCD&#10;uL/lDF4o/wCxk0b/ANKRQB9pf8E7/wDlH/8AAz/sn2gf+m23r2KvHf8Agnf/AMo//gZ/2T7QP/Tb&#10;b17F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B+NP/B2h/yUr9i3/sosv/o3Tq/Zavxp/wCDtD/kpX7Fv/ZRZf8A&#10;0bp1fstQAUUUUAFFFFABRRRQAUUUUAFFFFABRRRQAUUUUAFFFFABRRRQAV+Zf/B3F/yhi8Uf9jJo&#10;3/pSK/TSvzL/AODuL/lDF4o/7GTRv/SkUAfaX/BO/wD5R/8AwM/7J9oH/ptt69irx3/gnf8A8o//&#10;AIGf9k+0D/0229ex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D8af+DtD/kpX7Fv/ZRZf/RunV+y1fjT/wAH&#10;aH/JSv2Lf+yiy/8Ao3Tq/ZagAooooAKKKKACiiigAooooAKKKKACiiigAooooAKKKKACiiigAr8y&#10;/wDg7i/5QxeKP+xk0b/0pFfppX5l/wDB3F/yhi8Uf9jJo3/pSKAPtL/gnf8A8o//AIGf9k+0D/02&#10;29exV47/AME7/wDlH/8AAz/sn2gf+m23r2KgAooooAKKKKACiiigAooooAKKKKACiiigAooooA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D8af+DtD/kpX7Fv/AGUW&#10;X/0bp1fstX40/wDB2h/yUr9i3/sosv8A6N06v2WoAKKKKACiiigAooooAKKKKACiiigAooooAKKK&#10;KACiiigAooooAK/Mv/g7i/5QxeKP+xk0b/0pFfppX5l/8HcX/KGLxR/2Mmjf+lIoA+0v+Cd//KP/&#10;AOBn/ZPtA/8ATbb17FXjv/BO/wD5R/8AwM/7J9oH/ptt69i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9" o:spid="_x0000_s1027" type="#_x0000_t75" style="position:absolute;width:57340;height:783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">
                  <v:imagedata r:id="rId11" o:title="BreedCoverage3"/>
                </v:shape>
                <v:shape id="Picture 30" o:spid="_x0000_s1028" type="#_x0000_t75" style="position:absolute;left:4667;top:4000;width:17621;height:280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">
                  <v:imagedata r:id="rId12" o:title=""/>
                </v:shape>
                <w10:anchorlock/>
              </v:group>
            </w:pict>
          </mc:Fallback>
        </mc:AlternateContent>
      </w:r>
    </w:p>
    <w:p w14:paraId="33473B9C" w14:textId="77777777" w:rsidR="00850ADA" w:rsidRPr="005B035A" w:rsidRDefault="00850ADA" w:rsidP="00A37B4B">
      <w:pPr>
        <w:rPr>
          <w:szCs w:val="22"/>
        </w:rPr>
      </w:pPr>
    </w:p>
    <w:p w14:paraId="4EC6A8E9" w14:textId="77777777" w:rsidR="00327DB7" w:rsidRPr="00E04FAB" w:rsidRDefault="00327DB7" w:rsidP="00E04FAB">
      <w:pPr>
        <w:pStyle w:val="Heading2"/>
      </w:pPr>
      <w:r w:rsidRPr="00E04FAB">
        <w:lastRenderedPageBreak/>
        <w:t xml:space="preserve">S2: List of </w:t>
      </w:r>
      <w:r w:rsidR="00D67AAD" w:rsidRPr="00E04FAB">
        <w:t xml:space="preserve">institutions and roles of participants  </w:t>
      </w:r>
      <w:r w:rsidRPr="00E04FAB">
        <w:t>attending both workshops</w:t>
      </w:r>
    </w:p>
    <w:tbl>
      <w:tblPr>
        <w:tblW w:w="7011" w:type="dxa"/>
        <w:jc w:val="center"/>
        <w:tblLook w:val="04A0" w:firstRow="1" w:lastRow="0" w:firstColumn="1" w:lastColumn="0" w:noHBand="0" w:noVBand="1"/>
      </w:tblPr>
      <w:tblGrid>
        <w:gridCol w:w="3355"/>
        <w:gridCol w:w="3656"/>
      </w:tblGrid>
      <w:tr w:rsidR="00D67AAD" w:rsidRPr="00D67AAD" w14:paraId="55136189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4AD94C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</w:rPr>
              <w:t>Person position</w:t>
            </w:r>
          </w:p>
        </w:tc>
        <w:tc>
          <w:tcPr>
            <w:tcW w:w="36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7F0C9A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</w:rPr>
              <w:t>Institution</w:t>
            </w:r>
          </w:p>
        </w:tc>
      </w:tr>
      <w:tr w:rsidR="00D67AAD" w:rsidRPr="00D67AAD" w14:paraId="635D04CD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1ACB1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i/>
                <w:iCs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i/>
                <w:iCs/>
                <w:color w:val="000000"/>
                <w:sz w:val="20"/>
                <w:szCs w:val="20"/>
              </w:rPr>
              <w:t>Initial workshop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B0007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D67AAD" w:rsidRPr="00D67AAD" w14:paraId="10C77DD8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E1AC5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Chief exec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5B96E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RBST </w:t>
            </w:r>
          </w:p>
        </w:tc>
      </w:tr>
      <w:tr w:rsidR="00D67AAD" w:rsidRPr="00D67AAD" w14:paraId="1558E2F6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37985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Field officer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9CA0B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RBST </w:t>
            </w:r>
          </w:p>
        </w:tc>
      </w:tr>
      <w:tr w:rsidR="00D67AAD" w:rsidRPr="00D67AAD" w14:paraId="0E3387D3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7BE7A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Chair of Conservation Committee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31042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proofErr w:type="spellStart"/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FAnGR</w:t>
            </w:r>
            <w:proofErr w:type="spellEnd"/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Comitee</w:t>
            </w:r>
            <w:proofErr w:type="spellEnd"/>
          </w:p>
        </w:tc>
      </w:tr>
      <w:tr w:rsidR="00D67AAD" w:rsidRPr="00D67AAD" w14:paraId="0B643877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E66F1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Advisor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01BB7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proofErr w:type="spellStart"/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FAnGR</w:t>
            </w:r>
            <w:proofErr w:type="spellEnd"/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Comitee</w:t>
            </w:r>
            <w:proofErr w:type="spellEnd"/>
          </w:p>
        </w:tc>
      </w:tr>
      <w:tr w:rsidR="00D67AAD" w:rsidRPr="00D67AAD" w14:paraId="352EA54D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6DFCF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Associate Professor in Human Geography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4D2FB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Plymouth University </w:t>
            </w:r>
          </w:p>
        </w:tc>
      </w:tr>
      <w:tr w:rsidR="00D67AAD" w:rsidRPr="00D67AAD" w14:paraId="0289C5B3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844B3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Breed society chief exec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07D0A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Gloucester Beef Society</w:t>
            </w:r>
          </w:p>
        </w:tc>
      </w:tr>
      <w:tr w:rsidR="00D67AAD" w:rsidRPr="00D67AAD" w14:paraId="06591FC4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20811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Specialist Breeding Advisor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C5C2F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Signet (ADHB)</w:t>
            </w:r>
          </w:p>
        </w:tc>
      </w:tr>
      <w:tr w:rsidR="00D67AAD" w:rsidRPr="00D67AAD" w14:paraId="72731B27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44785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Breed secretary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87E54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The Dexter Cattle Society</w:t>
            </w:r>
          </w:p>
        </w:tc>
      </w:tr>
      <w:tr w:rsidR="00D67AAD" w:rsidRPr="00D67AAD" w14:paraId="78B289A4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5A1AD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Chief Exec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84317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British Pig Association &amp; FAnGR Committee</w:t>
            </w:r>
          </w:p>
        </w:tc>
      </w:tr>
      <w:tr w:rsidR="00D67AAD" w:rsidRPr="00D67AAD" w14:paraId="36BB8661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752EF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Breed Census and Records rep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58C7D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Traditional Herefords Breeders Group</w:t>
            </w:r>
          </w:p>
        </w:tc>
      </w:tr>
      <w:tr w:rsidR="00D67AAD" w:rsidRPr="00D67AAD" w14:paraId="5220CB08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F1173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PhD Student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D5D4A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SRUC</w:t>
            </w:r>
          </w:p>
        </w:tc>
      </w:tr>
      <w:tr w:rsidR="00D67AAD" w:rsidRPr="00D67AAD" w14:paraId="3B40C30E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9C201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proofErr w:type="spellStart"/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Reseach</w:t>
            </w:r>
            <w:proofErr w:type="spellEnd"/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 Economist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480DF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SRUC</w:t>
            </w:r>
          </w:p>
        </w:tc>
      </w:tr>
      <w:tr w:rsidR="00D67AAD" w:rsidRPr="00D67AAD" w14:paraId="771020A9" w14:textId="77777777" w:rsidTr="00D67AAD">
        <w:trPr>
          <w:trHeight w:val="300"/>
          <w:jc w:val="center"/>
        </w:trPr>
        <w:tc>
          <w:tcPr>
            <w:tcW w:w="7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7B3F9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i/>
                <w:iCs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i/>
                <w:iCs/>
                <w:color w:val="000000"/>
                <w:sz w:val="20"/>
                <w:szCs w:val="20"/>
              </w:rPr>
              <w:t>Final weighting and scoring workshop</w:t>
            </w:r>
          </w:p>
        </w:tc>
      </w:tr>
      <w:tr w:rsidR="00D67AAD" w:rsidRPr="00D67AAD" w14:paraId="25780513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1DEFE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Field officer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489D1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RBST </w:t>
            </w:r>
          </w:p>
        </w:tc>
      </w:tr>
      <w:tr w:rsidR="00D67AAD" w:rsidRPr="00D67AAD" w14:paraId="64F2F660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75DD5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Field officer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76323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RBST </w:t>
            </w:r>
          </w:p>
        </w:tc>
      </w:tr>
      <w:tr w:rsidR="00D67AAD" w:rsidRPr="00D67AAD" w14:paraId="5AAC0175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2B7B6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Conservation Grazing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EA992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Natural England </w:t>
            </w:r>
          </w:p>
        </w:tc>
      </w:tr>
      <w:tr w:rsidR="00D67AAD" w:rsidRPr="00D67AAD" w14:paraId="2BDD70AC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0C0EB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RBST Chairman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5C1EC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RBST</w:t>
            </w:r>
          </w:p>
        </w:tc>
      </w:tr>
      <w:tr w:rsidR="00D67AAD" w:rsidRPr="00D67AAD" w14:paraId="09853683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84C93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Trainee Vet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E984B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AB Europe</w:t>
            </w:r>
          </w:p>
        </w:tc>
      </w:tr>
      <w:tr w:rsidR="00D67AAD" w:rsidRPr="00D67AAD" w14:paraId="28EC3486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8FB15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Conservation officer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53702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Natural England </w:t>
            </w:r>
          </w:p>
        </w:tc>
      </w:tr>
      <w:tr w:rsidR="00D67AAD" w:rsidRPr="00D67AAD" w14:paraId="55F16EBB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7C8A2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Conservation Grazer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89B10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Pasture-Fed Livestock Association</w:t>
            </w:r>
          </w:p>
        </w:tc>
      </w:tr>
      <w:tr w:rsidR="00D67AAD" w:rsidRPr="00D67AAD" w14:paraId="25FF067C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1E56F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PhD Student </w:t>
            </w:r>
          </w:p>
        </w:tc>
        <w:tc>
          <w:tcPr>
            <w:tcW w:w="3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BA392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SRUC</w:t>
            </w:r>
          </w:p>
        </w:tc>
      </w:tr>
      <w:tr w:rsidR="00D67AAD" w:rsidRPr="00D67AAD" w14:paraId="348CE4C2" w14:textId="77777777" w:rsidTr="00D67AAD">
        <w:trPr>
          <w:trHeight w:val="300"/>
          <w:jc w:val="center"/>
        </w:trPr>
        <w:tc>
          <w:tcPr>
            <w:tcW w:w="33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A892D8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proofErr w:type="spellStart"/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Reseach</w:t>
            </w:r>
            <w:proofErr w:type="spellEnd"/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 xml:space="preserve"> Economist </w:t>
            </w:r>
          </w:p>
        </w:tc>
        <w:tc>
          <w:tcPr>
            <w:tcW w:w="36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165378" w14:textId="77777777" w:rsidR="00D67AAD" w:rsidRPr="00D67AAD" w:rsidRDefault="00D67AAD" w:rsidP="00D67AAD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szCs w:val="20"/>
              </w:rPr>
            </w:pPr>
            <w:r w:rsidRPr="00D67AAD">
              <w:rPr>
                <w:rFonts w:ascii="Calibri" w:eastAsia="Times New Roman" w:hAnsi="Calibri"/>
                <w:color w:val="000000"/>
                <w:sz w:val="20"/>
                <w:szCs w:val="20"/>
              </w:rPr>
              <w:t>SRUC</w:t>
            </w:r>
          </w:p>
        </w:tc>
      </w:tr>
    </w:tbl>
    <w:p w14:paraId="1C30A8DE" w14:textId="77777777" w:rsidR="00327DB7" w:rsidRPr="00FA7FA7" w:rsidRDefault="00327DB7" w:rsidP="00327DB7"/>
    <w:p w14:paraId="11CAFD94" w14:textId="77777777" w:rsidR="00327DB7" w:rsidRDefault="00327DB7" w:rsidP="00327DB7"/>
    <w:p w14:paraId="570FBCA2" w14:textId="77777777" w:rsidR="004F5ABA" w:rsidRDefault="004F5ABA" w:rsidP="00327DB7"/>
    <w:p w14:paraId="68BF4426" w14:textId="77777777" w:rsidR="004F5ABA" w:rsidRDefault="004F5ABA" w:rsidP="00327DB7"/>
    <w:p w14:paraId="7CFD11C0" w14:textId="77777777" w:rsidR="004F5ABA" w:rsidRDefault="004F5ABA" w:rsidP="00327DB7"/>
    <w:p w14:paraId="3FE9C4EC" w14:textId="77777777" w:rsidR="004F5ABA" w:rsidRDefault="004F5ABA" w:rsidP="00327DB7"/>
    <w:p w14:paraId="7D193DA7" w14:textId="77777777" w:rsidR="004F5ABA" w:rsidRDefault="004F5ABA" w:rsidP="00327DB7"/>
    <w:p w14:paraId="2B559F71" w14:textId="77777777" w:rsidR="004F5ABA" w:rsidRDefault="004F5ABA" w:rsidP="00327DB7"/>
    <w:p w14:paraId="0A75F607" w14:textId="77777777" w:rsidR="004F5ABA" w:rsidRDefault="004F5ABA" w:rsidP="00327DB7"/>
    <w:p w14:paraId="2B2202E7" w14:textId="77777777" w:rsidR="004F5ABA" w:rsidRDefault="004F5ABA" w:rsidP="00327DB7"/>
    <w:p w14:paraId="2F97A1FA" w14:textId="77777777" w:rsidR="004F5ABA" w:rsidRDefault="004F5ABA" w:rsidP="00327DB7"/>
    <w:p w14:paraId="57569CA7" w14:textId="77777777" w:rsidR="004F5ABA" w:rsidRDefault="004F5ABA" w:rsidP="00327DB7"/>
    <w:p w14:paraId="23B4A33A" w14:textId="77777777" w:rsidR="004F5ABA" w:rsidRDefault="004F5ABA" w:rsidP="00327DB7"/>
    <w:p w14:paraId="336EE1B2" w14:textId="77777777" w:rsidR="00667329" w:rsidRPr="00E04FAB" w:rsidRDefault="00327DB7" w:rsidP="00E04FAB">
      <w:pPr>
        <w:pStyle w:val="Heading2"/>
      </w:pPr>
      <w:r w:rsidRPr="00E04FAB">
        <w:lastRenderedPageBreak/>
        <w:t xml:space="preserve">S3: </w:t>
      </w:r>
      <w:r w:rsidR="00D26CDA" w:rsidRPr="00E04FAB">
        <w:t>S</w:t>
      </w:r>
      <w:r w:rsidR="00667329" w:rsidRPr="00E04FAB">
        <w:t xml:space="preserve">ummary </w:t>
      </w:r>
      <w:r w:rsidR="00D26CDA" w:rsidRPr="00E04FAB">
        <w:t>of criteria and sub-criteria used in the MCDA model</w:t>
      </w:r>
    </w:p>
    <w:p w14:paraId="3FD535B7" w14:textId="77777777" w:rsidR="00327DB7" w:rsidRPr="00327DB7" w:rsidRDefault="00327DB7" w:rsidP="00327DB7"/>
    <w:tbl>
      <w:tblPr>
        <w:tblW w:w="9380" w:type="dxa"/>
        <w:tblInd w:w="93" w:type="dxa"/>
        <w:tblLook w:val="04A0" w:firstRow="1" w:lastRow="0" w:firstColumn="1" w:lastColumn="0" w:noHBand="0" w:noVBand="1"/>
      </w:tblPr>
      <w:tblGrid>
        <w:gridCol w:w="1383"/>
        <w:gridCol w:w="2020"/>
        <w:gridCol w:w="1180"/>
        <w:gridCol w:w="4840"/>
      </w:tblGrid>
      <w:tr w:rsidR="00D26CDA" w:rsidRPr="00BB1367" w14:paraId="1AD2828A" w14:textId="77777777" w:rsidTr="00D26CDA">
        <w:trPr>
          <w:trHeight w:val="510"/>
        </w:trPr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7A9554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Criteria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BFAE48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Sub-criteria 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8DAFE4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coring approach</w:t>
            </w:r>
          </w:p>
        </w:tc>
        <w:tc>
          <w:tcPr>
            <w:tcW w:w="4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A165FE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escription</w:t>
            </w:r>
          </w:p>
        </w:tc>
      </w:tr>
      <w:tr w:rsidR="00D26CDA" w:rsidRPr="00BB1367" w14:paraId="56D167D2" w14:textId="77777777" w:rsidTr="00D26CDA">
        <w:trPr>
          <w:trHeight w:val="1035"/>
        </w:trPr>
        <w:tc>
          <w:tcPr>
            <w:tcW w:w="13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6BAA2" w14:textId="77777777" w:rsidR="00D26CDA" w:rsidRPr="00BB1367" w:rsidRDefault="00D26CDA" w:rsidP="00D26CDA">
            <w:pPr>
              <w:spacing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Diversity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28BCD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* Effective population size (Ne)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A2518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Linear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3DD997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Ne is a metric that takes account of the total number of animals in a population but importantly also their breeding structure. A low Ne signifies a greater risk of declining genetic diversity within breeding populations.</w:t>
            </w:r>
          </w:p>
        </w:tc>
      </w:tr>
      <w:tr w:rsidR="00D26CDA" w:rsidRPr="00BB1367" w14:paraId="4698225D" w14:textId="77777777" w:rsidTr="00D26CDA">
        <w:trPr>
          <w:trHeight w:val="780"/>
        </w:trPr>
        <w:tc>
          <w:tcPr>
            <w:tcW w:w="13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88C7B2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61BA6D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* % change to Ne over last 5 years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9BB5E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Linear</w:t>
            </w:r>
          </w:p>
          <w:p w14:paraId="0DD5E1D7" w14:textId="77777777" w:rsidR="007E7559" w:rsidRPr="00BB1367" w:rsidRDefault="007E7559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1459CAA" w14:textId="77777777" w:rsidR="00D26CDA" w:rsidRPr="00BB1367" w:rsidRDefault="00D26CDA" w:rsidP="00471D46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This criterion determines % change to Ne over last 5 years.  This is </w:t>
            </w:r>
            <w:r w:rsidR="00471D46">
              <w:rPr>
                <w:rFonts w:eastAsia="Times New Roman"/>
                <w:color w:val="000000"/>
                <w:sz w:val="20"/>
                <w:szCs w:val="20"/>
              </w:rPr>
              <w:t>to determine the trend of Ne for each breed.</w:t>
            </w:r>
          </w:p>
        </w:tc>
      </w:tr>
      <w:tr w:rsidR="00D26CDA" w:rsidRPr="00BB1367" w14:paraId="241F363D" w14:textId="77777777" w:rsidTr="00D26CDA">
        <w:trPr>
          <w:trHeight w:val="1545"/>
        </w:trPr>
        <w:tc>
          <w:tcPr>
            <w:tcW w:w="13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6B263F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A71E46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* Geographic origin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11FAC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Categorical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68E4D3" w14:textId="77777777" w:rsidR="00D26CDA" w:rsidRPr="00BB1367" w:rsidRDefault="00D26CDA" w:rsidP="00512984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Work by multiple authors</w:t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fldChar w:fldCharType="begin" w:fldLock="1"/>
            </w:r>
            <w:r w:rsidR="00F977EF" w:rsidRPr="00BB1367">
              <w:rPr>
                <w:rFonts w:eastAsia="Times New Roman"/>
                <w:color w:val="000000"/>
                <w:sz w:val="20"/>
                <w:szCs w:val="20"/>
              </w:rPr>
              <w:instrText>ADDIN CSL_CITATION { "citationItems" : [ { "id" : "ITEM-1", "itemData" : { "ISSN" : "1439-0388", "author" : [ { "dropping-particle" : "", "family" : "Lenstra", "given" : "J A", "non-dropping-particle" : "", "parse-names" : false, "suffix" : "" }, { "dropping-particle" : "", "family" : "Tigchelaar", "given" : "J", "non-dropping-particle" : "", "parse-names" : false, "suffix" : "" }, { "dropping-particle" : "", "family" : "Biebach", "given" : "I", "non-dropping-particle" : "", "parse-names" : false, "suffix" : "" }, { "dropping-particle" : "", "family" : "Hallsson", "given" : "J H", "non-dropping-particle" : "", "parse-names" : false, "suffix" : "" }, { "dropping-particle" : "", "family" : "Kantanen", "given" : "Juha", "non-dropping-particle" : "", "parse-names" : false, "suffix" : "" }, { "dropping-particle" : "", "family" : "Nielsen", "given" : "Vivi Hunnicke", "non-dropping-particle" : "", "parse-names" : false, "suffix" : "" }, { "dropping-particle" : "", "family" : "Pompanon", "given" : "F", "non-dropping-particle" : "", "parse-names" : false, "suffix" : "" }, { "dropping-particle" : "", "family" : "Naderi", "given" : "S", "non-dropping-particle" : "", "parse-names" : false, "suffix" : "" }, { "dropping-particle" : "", "family" : "Rezaei", "given" : "H\u2010R", "non-dropping-particle" : "", "parse-names" : false, "suffix" : "" }, { "dropping-particle" : "", "family" : "S\u00e6ther", "given" : "N", "non-dropping-particle" : "", "parse-names" : false, "suffix" : "" } ], "container-title" : "Journal of Animal Breeding and Genetics", "id" : "ITEM-1", "issue" : "1", "issued" : { "date-parts" : [ [ "2017" ] ] }, "page" : "78-84", "publisher" : "Wiley Online Library", "title" : "Microsatellite diversity of the Nordic type of goats in relation to breed conservation: how relevant is pure ancestry?", "type" : "article-journal", "volume" : "134" }, "uris" : [ "http://www.mendeley.com/documents/?uuid=9f695159-449d-4724-ac58-5a5ab5058eb7" ] }, { "id" : "ITEM-2", "itemData" : { "ISSN" : "2211-1247", "author" : [ { "dropping-particle" : "", "family" : "Parker", "given" : "Heidi G", "non-dropping-particle" : "", "parse-names" : false, "suffix" : "" }, { "dropping-particle" : "", "family" : "Dreger", "given" : "Dayna L", "non-dropping-particle" : "", "parse-names" : false, "suffix" : "" }, { "dropping-particle" : "", "family" : "Rimbault", "given" : "Maud", "non-dropping-particle" : "", "parse-names" : false, "suffix" : "" }, { "dropping-particle" : "", "family" : "Davis", "given" : "Brian W", "non-dropping-particle" : "", "parse-names" : false, "suffix" : "" }, { "dropping-particle" : "", "family" : "Mullen", "given" : "Alexandra B", "non-dropping-particle" : "", "parse-names" : false, "suffix" : "" }, { "dropping-particle" : "", "family" : "Carpintero-Ramirez", "given" : "Gretchen", "non-dropping-particle" : "", "parse-names" : false, "suffix" : "" }, { "dropping-particle" : "", "family" : "Ostrander", "given" : "Elaine A", "non-dropping-particle" : "", "parse-names" : false, "suffix" : "" } ], "container-title" : "Cell Reports", "id" : "ITEM-2", "issue" : "4", "issued" : { "date-parts" : [ [ "2017" ] ] }, "page" : "697-708", "publisher" : "Elsevier", "title" : "Genomic Analyses Reveal the Influence of Geographic Origin, Migration, and Hybridization on Modern Dog Breed Development", "type" : "article-journal", "volume" : "19" }, "uris" : [ "http://www.mendeley.com/documents/?uuid=7da7bc85-73f9-4992-b727-758bf2cbd44b" ] } ], "mendeley" : { "formattedCitation" : "(Lenstra et al., 2017; Parker et al., 2017)", "manualFormatting" : "(e.g. Lenstra et al., 2017; Parker et al., 2017)", "plainTextFormattedCitation" : "(Lenstra et al., 2017; Parker et al., 2017)", "previouslyFormattedCitation" : "(Lenstra et al., 2017; Parker et al., 2017)" }, "properties" : { "noteIndex" : 0 }, "schema" : "https://github.com/citation-style-language/schema/raw/master/csl-citation.json" }</w:instrText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 w:rsidR="00512984" w:rsidRPr="00BB1367">
              <w:rPr>
                <w:rFonts w:eastAsia="Times New Roman"/>
                <w:noProof/>
                <w:color w:val="000000"/>
                <w:sz w:val="20"/>
                <w:szCs w:val="20"/>
              </w:rPr>
              <w:t>(e.g. Lenstra et al., 2017; Parker et al., 2017)</w:t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 reveals breeds are usually share similar genetic variation according to their region of origin and common ancestry.  Maximising difference in geographic origin may therefore aid wider capture of genetic diversity.</w:t>
            </w:r>
          </w:p>
        </w:tc>
      </w:tr>
      <w:tr w:rsidR="00D26CDA" w:rsidRPr="00BB1367" w14:paraId="4782AE71" w14:textId="77777777" w:rsidTr="00D26CDA">
        <w:trPr>
          <w:trHeight w:val="780"/>
        </w:trPr>
        <w:tc>
          <w:tcPr>
            <w:tcW w:w="13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C7095DB" w14:textId="77777777" w:rsidR="00D26CDA" w:rsidRPr="00BB1367" w:rsidRDefault="00D26CDA" w:rsidP="00D26CDA">
            <w:pPr>
              <w:spacing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Marketability (utility)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31C846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* Product designations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D1DD8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Categorical</w:t>
            </w:r>
          </w:p>
        </w:tc>
        <w:tc>
          <w:tcPr>
            <w:tcW w:w="48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CE96FA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Product designations - e.g. Product Designation of Origin (PDO) may be used to promote production methods that employ traditional breeds.</w:t>
            </w:r>
          </w:p>
        </w:tc>
      </w:tr>
      <w:tr w:rsidR="00D26CDA" w:rsidRPr="00BB1367" w14:paraId="53996B95" w14:textId="77777777" w:rsidTr="00D26CDA">
        <w:trPr>
          <w:trHeight w:val="525"/>
        </w:trPr>
        <w:tc>
          <w:tcPr>
            <w:tcW w:w="13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6AF2AC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ECB794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* Breed branded product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B95CA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Categorical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BE24E1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The sale of breed specific products across the "big seven" major retailers in the UK</w:t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t>.</w:t>
            </w:r>
          </w:p>
        </w:tc>
      </w:tr>
      <w:tr w:rsidR="00D26CDA" w:rsidRPr="00BB1367" w14:paraId="4623B3A1" w14:textId="77777777" w:rsidTr="00D26CDA">
        <w:trPr>
          <w:trHeight w:val="510"/>
        </w:trPr>
        <w:tc>
          <w:tcPr>
            <w:tcW w:w="13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FC1148A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3DC1B4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* Conservation grazing demand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D12D8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Categorical</w:t>
            </w:r>
          </w:p>
        </w:tc>
        <w:tc>
          <w:tcPr>
            <w:tcW w:w="4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08DD6F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Demand for the breed in conservation grazing schemes.</w:t>
            </w:r>
          </w:p>
        </w:tc>
      </w:tr>
      <w:tr w:rsidR="00D26CDA" w:rsidRPr="00BB1367" w14:paraId="105CEC86" w14:textId="77777777" w:rsidTr="00D26CDA">
        <w:trPr>
          <w:trHeight w:val="525"/>
        </w:trPr>
        <w:tc>
          <w:tcPr>
            <w:tcW w:w="13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F0C31" w14:textId="77777777" w:rsidR="00D26CDA" w:rsidRPr="00BB1367" w:rsidRDefault="00D26CDA" w:rsidP="00D26CDA">
            <w:pPr>
              <w:spacing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Marketability (traits)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73926F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* Adaptability and hardines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595FA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Categorical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174FCA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Is breed considered adaptive to different production environments and is it hardy</w:t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t>.</w:t>
            </w:r>
          </w:p>
        </w:tc>
      </w:tr>
      <w:tr w:rsidR="00D26CDA" w:rsidRPr="00BB1367" w14:paraId="4DA02BEF" w14:textId="77777777" w:rsidTr="00D26CDA">
        <w:trPr>
          <w:trHeight w:val="525"/>
        </w:trPr>
        <w:tc>
          <w:tcPr>
            <w:tcW w:w="13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EA98FC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FBE040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* Ability to graze wet site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6D5E3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Categorical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D828C1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Can the breed maintain condition while grazing wet/marshy sites</w:t>
            </w:r>
            <w:r w:rsidR="00BB1367">
              <w:rPr>
                <w:rFonts w:eastAsia="Times New Roman"/>
                <w:color w:val="000000"/>
                <w:sz w:val="20"/>
                <w:szCs w:val="20"/>
              </w:rPr>
              <w:t>?</w:t>
            </w:r>
          </w:p>
        </w:tc>
      </w:tr>
      <w:tr w:rsidR="00D26CDA" w:rsidRPr="00BB1367" w14:paraId="7E86682F" w14:textId="77777777" w:rsidTr="00D26CDA">
        <w:trPr>
          <w:trHeight w:val="525"/>
        </w:trPr>
        <w:tc>
          <w:tcPr>
            <w:tcW w:w="13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C25608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6B1B16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* Heat stress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B254F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Categorical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D32D87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Does the breed harbour tolerance or susceptibility to heat </w:t>
            </w:r>
            <w:r w:rsidR="00BB1367" w:rsidRPr="00BB1367">
              <w:rPr>
                <w:rFonts w:eastAsia="Times New Roman"/>
                <w:color w:val="000000"/>
                <w:sz w:val="20"/>
                <w:szCs w:val="20"/>
              </w:rPr>
              <w:t>stress?</w:t>
            </w:r>
          </w:p>
        </w:tc>
      </w:tr>
      <w:tr w:rsidR="00D26CDA" w:rsidRPr="00BB1367" w14:paraId="525A6AC0" w14:textId="77777777" w:rsidTr="00D26CDA">
        <w:trPr>
          <w:trHeight w:val="765"/>
        </w:trPr>
        <w:tc>
          <w:tcPr>
            <w:tcW w:w="13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557D29B" w14:textId="77777777" w:rsidR="00D26CDA" w:rsidRPr="00BB1367" w:rsidRDefault="00D26CDA" w:rsidP="00D26CDA">
            <w:pPr>
              <w:spacing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Endangerment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373DC8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* No. of embryos collections stored in </w:t>
            </w:r>
            <w:proofErr w:type="spellStart"/>
            <w:r w:rsidRPr="00BB1367">
              <w:rPr>
                <w:rFonts w:eastAsia="Times New Roman"/>
                <w:color w:val="000000"/>
                <w:sz w:val="20"/>
                <w:szCs w:val="20"/>
              </w:rPr>
              <w:t>cryobank</w:t>
            </w:r>
            <w:proofErr w:type="spellEnd"/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9E159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Preference value</w:t>
            </w:r>
          </w:p>
        </w:tc>
        <w:tc>
          <w:tcPr>
            <w:tcW w:w="48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56D5F1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An embryo collection consists of two </w:t>
            </w:r>
            <w:r w:rsidR="00547F9C" w:rsidRPr="00BB1367">
              <w:rPr>
                <w:rFonts w:eastAsia="Times New Roman"/>
                <w:color w:val="000000"/>
                <w:sz w:val="20"/>
                <w:szCs w:val="20"/>
              </w:rPr>
              <w:t>embryos</w:t>
            </w: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 collected per female</w:t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t>.</w:t>
            </w:r>
          </w:p>
        </w:tc>
      </w:tr>
      <w:tr w:rsidR="00D26CDA" w:rsidRPr="00BB1367" w14:paraId="16E7F1D6" w14:textId="77777777" w:rsidTr="00D26CDA">
        <w:trPr>
          <w:trHeight w:val="510"/>
        </w:trPr>
        <w:tc>
          <w:tcPr>
            <w:tcW w:w="13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BE1D51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796E7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* No. of males collected from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E4D3BD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Preference value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9BDFDD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The number of different males with semen collected from and stored in </w:t>
            </w:r>
            <w:proofErr w:type="spellStart"/>
            <w:r w:rsidRPr="00BB1367">
              <w:rPr>
                <w:rFonts w:eastAsia="Times New Roman"/>
                <w:color w:val="000000"/>
                <w:sz w:val="20"/>
                <w:szCs w:val="20"/>
              </w:rPr>
              <w:t>cryobank</w:t>
            </w:r>
            <w:proofErr w:type="spellEnd"/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t>.</w:t>
            </w:r>
          </w:p>
        </w:tc>
      </w:tr>
      <w:tr w:rsidR="00D26CDA" w:rsidRPr="00BB1367" w14:paraId="2CC2893C" w14:textId="77777777" w:rsidTr="00D26CDA">
        <w:trPr>
          <w:trHeight w:val="510"/>
        </w:trPr>
        <w:tc>
          <w:tcPr>
            <w:tcW w:w="13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355C55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240E8F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* No. of semen straws stored in </w:t>
            </w:r>
            <w:proofErr w:type="spellStart"/>
            <w:r w:rsidRPr="00BB1367">
              <w:rPr>
                <w:rFonts w:eastAsia="Times New Roman"/>
                <w:color w:val="000000"/>
                <w:sz w:val="20"/>
                <w:szCs w:val="20"/>
              </w:rPr>
              <w:t>cryobank</w:t>
            </w:r>
            <w:proofErr w:type="spellEnd"/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4F4A14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Preference value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9E211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Total number of semen straws stored from each breed</w:t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t>.</w:t>
            </w:r>
          </w:p>
        </w:tc>
      </w:tr>
      <w:tr w:rsidR="00D26CDA" w:rsidRPr="00BB1367" w14:paraId="73498E59" w14:textId="77777777" w:rsidTr="00D26CDA">
        <w:trPr>
          <w:trHeight w:val="765"/>
        </w:trPr>
        <w:tc>
          <w:tcPr>
            <w:tcW w:w="13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177B38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EE491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Geographical concentration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F3649E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Categorical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67E859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The percentage of a breed’s total population that is concentrated within a 65km from the mean centre of each breed.  </w:t>
            </w:r>
          </w:p>
        </w:tc>
      </w:tr>
      <w:tr w:rsidR="00D26CDA" w:rsidRPr="00BB1367" w14:paraId="26B3099E" w14:textId="77777777" w:rsidTr="00D26CDA">
        <w:trPr>
          <w:trHeight w:val="765"/>
        </w:trPr>
        <w:tc>
          <w:tcPr>
            <w:tcW w:w="13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7E6DB73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7DB301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* No. of pedigree breeding females in 201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48FA3D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Preference value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4DDF0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Estimated by multiplying the average number of female registrations over the previous three complete years by standard Defra multipliers for each species</w:t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t>.</w:t>
            </w:r>
          </w:p>
        </w:tc>
      </w:tr>
      <w:tr w:rsidR="00D26CDA" w:rsidRPr="00BB1367" w14:paraId="408EF4FA" w14:textId="77777777" w:rsidTr="00D26CDA">
        <w:trPr>
          <w:trHeight w:val="765"/>
        </w:trPr>
        <w:tc>
          <w:tcPr>
            <w:tcW w:w="13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D84CC8A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A79151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* No. of pedigree breeding males </w:t>
            </w:r>
            <w:r w:rsidR="001B2B17" w:rsidRPr="00BB1367">
              <w:rPr>
                <w:rFonts w:eastAsia="Times New Roman"/>
                <w:color w:val="000000"/>
                <w:sz w:val="20"/>
                <w:szCs w:val="20"/>
              </w:rPr>
              <w:t xml:space="preserve">registering offspring </w:t>
            </w:r>
            <w:r w:rsidRPr="00BB1367">
              <w:rPr>
                <w:rFonts w:eastAsia="Times New Roman"/>
                <w:color w:val="000000"/>
                <w:sz w:val="20"/>
                <w:szCs w:val="20"/>
              </w:rPr>
              <w:t>in 201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E9954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Preference value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CD219B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Number of pedigree sires which produced pedigree registered offspring in the most recent year</w:t>
            </w:r>
            <w:r w:rsidR="00512984" w:rsidRPr="00BB1367">
              <w:rPr>
                <w:rFonts w:eastAsia="Times New Roman"/>
                <w:color w:val="000000"/>
                <w:sz w:val="20"/>
                <w:szCs w:val="20"/>
              </w:rPr>
              <w:t>.</w:t>
            </w:r>
          </w:p>
        </w:tc>
      </w:tr>
      <w:tr w:rsidR="00D26CDA" w:rsidRPr="00BB1367" w14:paraId="2A087870" w14:textId="77777777" w:rsidTr="00D26CDA">
        <w:trPr>
          <w:trHeight w:val="765"/>
        </w:trPr>
        <w:tc>
          <w:tcPr>
            <w:tcW w:w="13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58E11A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08AD2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* % change in number of pedigree females during last 5 years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A7519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Preference value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8B45FA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Based on % change between in number of pedigree registered females during last 5 years.  </w:t>
            </w:r>
          </w:p>
        </w:tc>
      </w:tr>
      <w:tr w:rsidR="00D26CDA" w:rsidRPr="00BB1367" w14:paraId="38C4C564" w14:textId="77777777" w:rsidTr="00D26CDA">
        <w:trPr>
          <w:trHeight w:val="510"/>
        </w:trPr>
        <w:tc>
          <w:tcPr>
            <w:tcW w:w="13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013AD4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3A9E33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* No. of active herds 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D3D36E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>Preference value</w:t>
            </w:r>
          </w:p>
        </w:tc>
        <w:tc>
          <w:tcPr>
            <w:tcW w:w="4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63190D" w14:textId="77777777" w:rsidR="00D26CDA" w:rsidRPr="00BB1367" w:rsidRDefault="00D26CDA" w:rsidP="00D26CD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BB1367">
              <w:rPr>
                <w:rFonts w:eastAsia="Times New Roman"/>
                <w:color w:val="000000"/>
                <w:sz w:val="20"/>
                <w:szCs w:val="20"/>
              </w:rPr>
              <w:t xml:space="preserve"> Number of herds which have registered pedigree offspring in any of the past three years</w:t>
            </w:r>
          </w:p>
        </w:tc>
      </w:tr>
    </w:tbl>
    <w:p w14:paraId="65F5700C" w14:textId="77777777" w:rsidR="00D72A4D" w:rsidRPr="00E04FAB" w:rsidRDefault="00D72A4D" w:rsidP="00E04FAB">
      <w:pPr>
        <w:pStyle w:val="Heading2"/>
      </w:pPr>
      <w:r w:rsidRPr="00E04FAB">
        <w:t xml:space="preserve">S4: </w:t>
      </w:r>
      <w:r w:rsidR="005B035A" w:rsidRPr="00E04FAB">
        <w:t xml:space="preserve">Criteria weights used for scoring the breeds. </w:t>
      </w:r>
    </w:p>
    <w:p w14:paraId="13D85740" w14:textId="77777777" w:rsidR="00D72A4D" w:rsidRDefault="00D72A4D" w:rsidP="00D72A4D"/>
    <w:tbl>
      <w:tblPr>
        <w:tblW w:w="8940" w:type="dxa"/>
        <w:tblInd w:w="93" w:type="dxa"/>
        <w:tblLook w:val="04A0" w:firstRow="1" w:lastRow="0" w:firstColumn="1" w:lastColumn="0" w:noHBand="0" w:noVBand="1"/>
      </w:tblPr>
      <w:tblGrid>
        <w:gridCol w:w="2540"/>
        <w:gridCol w:w="2000"/>
        <w:gridCol w:w="4400"/>
      </w:tblGrid>
      <w:tr w:rsidR="005B035A" w:rsidRPr="005B035A" w14:paraId="634FDA72" w14:textId="77777777" w:rsidTr="005B035A">
        <w:trPr>
          <w:trHeight w:val="300"/>
        </w:trPr>
        <w:tc>
          <w:tcPr>
            <w:tcW w:w="254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97F263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AAC62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F42582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Effective population size (Ne) - [40] - (12) </w:t>
            </w:r>
          </w:p>
        </w:tc>
      </w:tr>
      <w:tr w:rsidR="005B035A" w:rsidRPr="005B035A" w14:paraId="3AAAADF2" w14:textId="77777777" w:rsidTr="005B035A">
        <w:trPr>
          <w:trHeight w:val="300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7C28AD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Diversity - [30]</w:t>
            </w:r>
          </w:p>
        </w:tc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11F7B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919916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% change to Ne - [40] - (12) </w:t>
            </w:r>
          </w:p>
        </w:tc>
      </w:tr>
      <w:tr w:rsidR="005B035A" w:rsidRPr="005B035A" w14:paraId="7FF1D61F" w14:textId="77777777" w:rsidTr="005B035A">
        <w:trPr>
          <w:trHeight w:val="315"/>
        </w:trPr>
        <w:tc>
          <w:tcPr>
            <w:tcW w:w="2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DFE54C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6C59EA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C266E3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Geographic origin - [20] - (6) </w:t>
            </w:r>
          </w:p>
        </w:tc>
      </w:tr>
      <w:tr w:rsidR="005B035A" w:rsidRPr="005B035A" w14:paraId="1E404ACF" w14:textId="77777777" w:rsidTr="005B035A">
        <w:trPr>
          <w:trHeight w:val="300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06449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43CA1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96CCEB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Breed branded products - [40] - (4) </w:t>
            </w:r>
          </w:p>
        </w:tc>
      </w:tr>
      <w:tr w:rsidR="005B035A" w:rsidRPr="005B035A" w14:paraId="376EE0F2" w14:textId="77777777" w:rsidTr="005B035A">
        <w:trPr>
          <w:trHeight w:val="300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2AF5B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E0CD3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Utility - [50] - (10)</w:t>
            </w: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8EE187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Conservation grazing demand - [40] - (4) </w:t>
            </w:r>
          </w:p>
        </w:tc>
      </w:tr>
      <w:tr w:rsidR="005B035A" w:rsidRPr="005B035A" w14:paraId="09C8AF61" w14:textId="77777777" w:rsidTr="005B035A">
        <w:trPr>
          <w:trHeight w:val="315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862C8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Current marketability - [20]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B25558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80DDC6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Product designations - [20] - (2) </w:t>
            </w:r>
          </w:p>
        </w:tc>
      </w:tr>
      <w:tr w:rsidR="005B035A" w:rsidRPr="005B035A" w14:paraId="425BA0AA" w14:textId="77777777" w:rsidTr="005B035A">
        <w:trPr>
          <w:trHeight w:val="300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CC36C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2065C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B1AE8A4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Adaptability and hardiness - [33] - (3.3) </w:t>
            </w:r>
          </w:p>
        </w:tc>
      </w:tr>
      <w:tr w:rsidR="005B035A" w:rsidRPr="005B035A" w14:paraId="72086ED7" w14:textId="77777777" w:rsidTr="005B035A">
        <w:trPr>
          <w:trHeight w:val="300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F5F5E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A692C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Traits - [50] - (10)</w:t>
            </w: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519686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Ability to graze wet sites - [33] - (3.3) </w:t>
            </w:r>
          </w:p>
        </w:tc>
      </w:tr>
      <w:tr w:rsidR="005B035A" w:rsidRPr="005B035A" w14:paraId="23BEE89D" w14:textId="77777777" w:rsidTr="005B035A">
        <w:trPr>
          <w:trHeight w:val="315"/>
        </w:trPr>
        <w:tc>
          <w:tcPr>
            <w:tcW w:w="254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9117FB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51C4FD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FED85B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Heat stress - [33] - (3.3) </w:t>
            </w:r>
          </w:p>
        </w:tc>
      </w:tr>
      <w:tr w:rsidR="005B035A" w:rsidRPr="005B035A" w14:paraId="7D1A7ECB" w14:textId="77777777" w:rsidTr="005B035A">
        <w:trPr>
          <w:trHeight w:val="300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E8DE6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6999A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FF9C43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No. of embryo collection stored - [5] - (2.5) </w:t>
            </w:r>
          </w:p>
        </w:tc>
      </w:tr>
      <w:tr w:rsidR="005B035A" w:rsidRPr="005B035A" w14:paraId="3A930C4C" w14:textId="77777777" w:rsidTr="005B035A">
        <w:trPr>
          <w:trHeight w:val="300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F2462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3C082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Ex situ</w:t>
            </w: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 - [15] - (7.5)</w:t>
            </w: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1D0D47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No. of semen straws stored - [5] - (2.5) </w:t>
            </w:r>
          </w:p>
        </w:tc>
      </w:tr>
      <w:tr w:rsidR="005B035A" w:rsidRPr="005B035A" w14:paraId="61C3C379" w14:textId="77777777" w:rsidTr="005B035A">
        <w:trPr>
          <w:trHeight w:val="315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B9F98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3657D9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D4DA33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No. of males semen collected from - [5] - (2.5) </w:t>
            </w:r>
          </w:p>
        </w:tc>
      </w:tr>
      <w:tr w:rsidR="005B035A" w:rsidRPr="005B035A" w14:paraId="5203A488" w14:textId="77777777" w:rsidTr="005B035A">
        <w:trPr>
          <w:trHeight w:val="300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ED6D8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Endangerment - [50]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4E6CC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470125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Geographical concentration - [20] - (10) </w:t>
            </w:r>
          </w:p>
        </w:tc>
      </w:tr>
      <w:tr w:rsidR="005B035A" w:rsidRPr="005B035A" w14:paraId="7E22E5FC" w14:textId="77777777" w:rsidTr="005B035A">
        <w:trPr>
          <w:trHeight w:val="300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BE92B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D08D0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07E682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No. pedigree breeding females in 2016 - [15] - (7.5) </w:t>
            </w:r>
          </w:p>
        </w:tc>
      </w:tr>
      <w:tr w:rsidR="005B035A" w:rsidRPr="005B035A" w14:paraId="1792BFDC" w14:textId="77777777" w:rsidTr="005B035A">
        <w:trPr>
          <w:trHeight w:val="525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DEFCE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58409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In situ</w:t>
            </w: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 - [85] - (42.5)</w:t>
            </w: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01E70AB7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No. pedigree males registering offspring in the most recent year - [15] - (7.5) </w:t>
            </w:r>
          </w:p>
        </w:tc>
      </w:tr>
      <w:tr w:rsidR="005B035A" w:rsidRPr="005B035A" w14:paraId="2127A8D2" w14:textId="77777777" w:rsidTr="005B035A">
        <w:trPr>
          <w:trHeight w:val="525"/>
        </w:trPr>
        <w:tc>
          <w:tcPr>
            <w:tcW w:w="254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7294C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8394E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39B2001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% change in pedigree breeding females registered over last 5 years - [15] - (7.5) </w:t>
            </w:r>
          </w:p>
        </w:tc>
      </w:tr>
      <w:tr w:rsidR="005B035A" w:rsidRPr="005B035A" w14:paraId="247C64FE" w14:textId="77777777" w:rsidTr="005B035A">
        <w:trPr>
          <w:trHeight w:val="315"/>
        </w:trPr>
        <w:tc>
          <w:tcPr>
            <w:tcW w:w="254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844DD8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AB0ADF" w14:textId="77777777" w:rsidR="005B035A" w:rsidRPr="005B035A" w:rsidRDefault="005B035A" w:rsidP="005B035A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CCD7B7" w14:textId="77777777" w:rsidR="005B035A" w:rsidRPr="005B035A" w:rsidRDefault="005B035A" w:rsidP="005B035A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5B035A">
              <w:rPr>
                <w:rFonts w:eastAsia="Times New Roman"/>
                <w:color w:val="000000"/>
                <w:sz w:val="20"/>
                <w:szCs w:val="20"/>
              </w:rPr>
              <w:t xml:space="preserve">No. active pedigree herds - [20] - (10) </w:t>
            </w:r>
          </w:p>
        </w:tc>
      </w:tr>
    </w:tbl>
    <w:p w14:paraId="533B3220" w14:textId="77777777" w:rsidR="00547F9C" w:rsidRDefault="00547F9C" w:rsidP="00BD36B4">
      <w:r>
        <w:t>Key</w:t>
      </w:r>
      <w:r w:rsidRPr="00547F9C">
        <w:t>: [local weight scaling] and (global weight scaling).</w:t>
      </w:r>
    </w:p>
    <w:p w14:paraId="20FEC4E7" w14:textId="77777777" w:rsidR="00613C24" w:rsidRDefault="00613C24" w:rsidP="00613C24"/>
    <w:p w14:paraId="0B8247C4" w14:textId="77777777" w:rsidR="00B04992" w:rsidRDefault="00B04992" w:rsidP="00613C24"/>
    <w:p w14:paraId="1C2A11D8" w14:textId="77777777" w:rsidR="00B04992" w:rsidRDefault="00B04992" w:rsidP="00613C24"/>
    <w:p w14:paraId="20AFF75B" w14:textId="36EB0238" w:rsidR="00E00BD2" w:rsidRPr="00E04FAB" w:rsidRDefault="00E00BD2" w:rsidP="00E00BD2">
      <w:pPr>
        <w:pStyle w:val="Heading2"/>
      </w:pPr>
      <w:r>
        <w:lastRenderedPageBreak/>
        <w:t>S</w:t>
      </w:r>
      <w:r>
        <w:rPr>
          <w:lang w:val="en-GB"/>
        </w:rPr>
        <w:t>5</w:t>
      </w:r>
      <w:r w:rsidRPr="00E04FAB">
        <w:t xml:space="preserve">: </w:t>
      </w:r>
      <w:r w:rsidRPr="00E00BD2">
        <w:t>Scatter plots showing breed endangerment and marketability (left) and endangerment and diversity scores (right) with trend line. The regression equation and r2 is also provided.</w:t>
      </w:r>
    </w:p>
    <w:p w14:paraId="4B964224" w14:textId="3BD49D55" w:rsidR="004F5ABA" w:rsidRDefault="00E00BD2" w:rsidP="00613C24">
      <w:r>
        <w:rPr>
          <w:noProof/>
        </w:rPr>
        <w:drawing>
          <wp:inline distT="0" distB="0" distL="0" distR="0" wp14:anchorId="66A4AC60" wp14:editId="33238CDB">
            <wp:extent cx="5731510" cy="2819400"/>
            <wp:effectExtent l="19050" t="19050" r="21590" b="19050"/>
            <wp:docPr id="21" name="Picture 21" descr="C:\Users\wwainwright\Documents\R\MCDA\Plots\MCDABreeds_XYPanel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wwainwright\Documents\R\MCDA\Plots\MCDABreeds_XYPanel.tif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819400"/>
                    </a:xfrm>
                    <a:prstGeom prst="rect">
                      <a:avLst/>
                    </a:prstGeom>
                    <a:noFill/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A3E5EE" w14:textId="77777777" w:rsidR="004F5ABA" w:rsidRDefault="004F5ABA" w:rsidP="00613C24"/>
    <w:p w14:paraId="5FE57628" w14:textId="77777777" w:rsidR="004F5ABA" w:rsidRDefault="004F5ABA" w:rsidP="00613C24"/>
    <w:p w14:paraId="6FA9B423" w14:textId="77777777" w:rsidR="004F5ABA" w:rsidRDefault="004F5ABA" w:rsidP="00613C24"/>
    <w:p w14:paraId="191ACB94" w14:textId="77777777" w:rsidR="004F5ABA" w:rsidRDefault="004F5ABA" w:rsidP="00613C24"/>
    <w:p w14:paraId="1C20A4DA" w14:textId="77777777" w:rsidR="004F5ABA" w:rsidRDefault="004F5ABA" w:rsidP="00613C24"/>
    <w:p w14:paraId="7514FE3A" w14:textId="77777777" w:rsidR="004F5ABA" w:rsidRDefault="004F5ABA" w:rsidP="00613C24"/>
    <w:p w14:paraId="30476121" w14:textId="77777777" w:rsidR="004F5ABA" w:rsidRDefault="004F5ABA" w:rsidP="00613C24"/>
    <w:p w14:paraId="6A6F3221" w14:textId="77777777" w:rsidR="004F5ABA" w:rsidRDefault="004F5ABA" w:rsidP="00613C24"/>
    <w:p w14:paraId="1EDA8E88" w14:textId="77777777" w:rsidR="004F5ABA" w:rsidRDefault="004F5ABA" w:rsidP="00613C24"/>
    <w:p w14:paraId="682F1E07" w14:textId="77777777" w:rsidR="004F5ABA" w:rsidRDefault="004F5ABA" w:rsidP="00613C24"/>
    <w:p w14:paraId="582DB386" w14:textId="77777777" w:rsidR="004F5ABA" w:rsidRDefault="004F5ABA" w:rsidP="00613C24"/>
    <w:p w14:paraId="355DC6C6" w14:textId="77777777" w:rsidR="004F5ABA" w:rsidRDefault="004F5ABA" w:rsidP="00613C24"/>
    <w:p w14:paraId="33EBC7DA" w14:textId="77777777" w:rsidR="00B04992" w:rsidRDefault="00B04992" w:rsidP="00613C24"/>
    <w:p w14:paraId="0B2D292D" w14:textId="77777777" w:rsidR="00B04992" w:rsidRDefault="00B04992" w:rsidP="00613C24"/>
    <w:p w14:paraId="15D58433" w14:textId="77777777" w:rsidR="00B04992" w:rsidRDefault="00B04992" w:rsidP="00613C24"/>
    <w:p w14:paraId="4FCA22D8" w14:textId="77777777" w:rsidR="00B04992" w:rsidRDefault="00B04992" w:rsidP="00613C24"/>
    <w:p w14:paraId="6BD9ECB4" w14:textId="77777777" w:rsidR="00B04992" w:rsidRDefault="00B04992" w:rsidP="00613C24"/>
    <w:p w14:paraId="68D48C23" w14:textId="6FA60106" w:rsidR="0050031E" w:rsidRPr="00E04FAB" w:rsidRDefault="0050031E" w:rsidP="00E04FAB">
      <w:pPr>
        <w:pStyle w:val="Heading2"/>
      </w:pPr>
      <w:r w:rsidRPr="00E04FAB">
        <w:lastRenderedPageBreak/>
        <w:t>S</w:t>
      </w:r>
      <w:r w:rsidR="00E00BD2">
        <w:rPr>
          <w:lang w:val="en-GB"/>
        </w:rPr>
        <w:t>6</w:t>
      </w:r>
      <w:r w:rsidRPr="00E04FAB">
        <w:t>: Breed sensitivity analysis showing criteria sensitivity to an increase or decrease in cumulative weight and which breed would be next highest scoring.</w:t>
      </w:r>
    </w:p>
    <w:p w14:paraId="3D10F9B9" w14:textId="77777777" w:rsidR="0050031E" w:rsidRDefault="0050031E" w:rsidP="0050031E"/>
    <w:tbl>
      <w:tblPr>
        <w:tblW w:w="0" w:type="auto"/>
        <w:jc w:val="center"/>
        <w:tblLayout w:type="fixed"/>
        <w:tblLook w:val="0000" w:firstRow="0" w:lastRow="0" w:firstColumn="0" w:lastColumn="0" w:noHBand="0" w:noVBand="0"/>
      </w:tblPr>
      <w:tblGrid>
        <w:gridCol w:w="1128"/>
        <w:gridCol w:w="1241"/>
        <w:gridCol w:w="3979"/>
        <w:gridCol w:w="1354"/>
        <w:gridCol w:w="1111"/>
      </w:tblGrid>
      <w:tr w:rsidR="0050031E" w14:paraId="4B8C14C5" w14:textId="77777777" w:rsidTr="004E6525">
        <w:trPr>
          <w:trHeight w:val="492"/>
          <w:jc w:val="center"/>
        </w:trPr>
        <w:tc>
          <w:tcPr>
            <w:tcW w:w="1128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4F491455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Breed</w:t>
            </w:r>
          </w:p>
        </w:tc>
        <w:tc>
          <w:tcPr>
            <w:tcW w:w="1241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419DF0D2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 xml:space="preserve">Decrease 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cum.weight</w:t>
            </w:r>
            <w:proofErr w:type="spellEnd"/>
          </w:p>
        </w:tc>
        <w:tc>
          <w:tcPr>
            <w:tcW w:w="3979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632C905D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Criteria</w:t>
            </w:r>
          </w:p>
        </w:tc>
        <w:tc>
          <w:tcPr>
            <w:tcW w:w="1354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3FAB2517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Increase cum. weight</w:t>
            </w:r>
          </w:p>
        </w:tc>
        <w:tc>
          <w:tcPr>
            <w:tcW w:w="1111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23BAAD03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Breed</w:t>
            </w:r>
          </w:p>
        </w:tc>
      </w:tr>
      <w:tr w:rsidR="0050031E" w14:paraId="1CB0A303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5805AABF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6C7451C7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45722AD1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ffective population size (Ne)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47E16094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2C42E0A3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.R Devon</w:t>
            </w:r>
          </w:p>
        </w:tc>
      </w:tr>
      <w:tr w:rsidR="0050031E" w14:paraId="59410434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3F6A5CBE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ynol</w:t>
            </w:r>
            <w:proofErr w:type="spellEnd"/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6E74B6C5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+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0E9483ED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% change to Ne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7295E559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7B8C87C1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Luing</w:t>
            </w:r>
            <w:proofErr w:type="spellEnd"/>
          </w:p>
        </w:tc>
      </w:tr>
      <w:tr w:rsidR="0050031E" w14:paraId="2F895CA1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2E4B19EE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122E8D8A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1EF8A4F3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Geographic origin 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43DCD27F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09843246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ynol</w:t>
            </w:r>
            <w:proofErr w:type="spellEnd"/>
          </w:p>
        </w:tc>
      </w:tr>
      <w:tr w:rsidR="0050031E" w14:paraId="137EAC75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43B364FB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5435B884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2BF476CC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Breed branded products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5C7E3797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712780A2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loucester</w:t>
            </w:r>
          </w:p>
        </w:tc>
      </w:tr>
      <w:tr w:rsidR="0050031E" w14:paraId="00080231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7DAAC3AA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1B2155AF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68E0D70A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nservation grazing demand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14A68AE1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542A90F6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ynol</w:t>
            </w:r>
            <w:proofErr w:type="spellEnd"/>
          </w:p>
        </w:tc>
      </w:tr>
      <w:tr w:rsidR="0050031E" w14:paraId="4ED286FA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4E48B697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56919FD0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2BACD7B0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Product designations 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20DB4EB6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18675271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loucester</w:t>
            </w:r>
          </w:p>
        </w:tc>
      </w:tr>
      <w:tr w:rsidR="0050031E" w14:paraId="0AE5E85D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7D90FB0F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3DFC7146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189269F7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daptability and hardiness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43F7F2E9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1A2EA7BE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d Poll</w:t>
            </w:r>
          </w:p>
        </w:tc>
      </w:tr>
      <w:tr w:rsidR="0050031E" w14:paraId="1E19F681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310FDE13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48C751C6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2198EEBA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bility to graze wet sites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030B083A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59474474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d poll</w:t>
            </w:r>
          </w:p>
        </w:tc>
      </w:tr>
      <w:tr w:rsidR="0050031E" w14:paraId="076DF17A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65126D9B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0F03BCBC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1D6C4194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eat stress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5D1C96F7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2CD87785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d poll</w:t>
            </w:r>
          </w:p>
        </w:tc>
      </w:tr>
      <w:tr w:rsidR="0050031E" w14:paraId="54C8B2B3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1FD585BA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ind w:right="-286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5D77F115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5D689B87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. of embryo collection stored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11236F46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1770931E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d poll</w:t>
            </w:r>
          </w:p>
        </w:tc>
      </w:tr>
      <w:tr w:rsidR="0050031E" w14:paraId="205096B3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327C5DD6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6828A84A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7ACD1F02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. of semen straws stored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2A2B80CC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61F8C954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B.White</w:t>
            </w:r>
            <w:proofErr w:type="spellEnd"/>
          </w:p>
        </w:tc>
      </w:tr>
      <w:tr w:rsidR="0050031E" w14:paraId="226172DE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4EB21C2E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21EFF1AC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0D17089D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. of males semen collected from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47B21A32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16A3BB9F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Luing</w:t>
            </w:r>
            <w:proofErr w:type="spellEnd"/>
          </w:p>
        </w:tc>
      </w:tr>
      <w:tr w:rsidR="0050031E" w14:paraId="1E745D41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0F8079A8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ind w:left="-78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B.Whitee</w:t>
            </w:r>
            <w:proofErr w:type="spellEnd"/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4EC7CEB0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ind w:right="-179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+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625119AA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eographical concentration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5C5285E4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64E774AF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ynol</w:t>
            </w:r>
            <w:proofErr w:type="spellEnd"/>
          </w:p>
        </w:tc>
      </w:tr>
      <w:tr w:rsidR="0050031E" w14:paraId="1512A9E6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712A4DDE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7EFA33E2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5FA55737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. pedigree breeding females in 2016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650FCB65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29FAC98B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ynol</w:t>
            </w:r>
            <w:proofErr w:type="spellEnd"/>
          </w:p>
        </w:tc>
      </w:tr>
      <w:tr w:rsidR="0050031E" w14:paraId="0BD3D830" w14:textId="77777777" w:rsidTr="004E6525">
        <w:trPr>
          <w:trHeight w:val="492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080C8C36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646BBB2C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13F872BC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. pedigree males registering offspring in the most recent year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3D56516A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337E3569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ynol</w:t>
            </w:r>
            <w:proofErr w:type="spellEnd"/>
          </w:p>
        </w:tc>
      </w:tr>
      <w:tr w:rsidR="0050031E" w14:paraId="2467C97A" w14:textId="77777777" w:rsidTr="004E6525">
        <w:trPr>
          <w:trHeight w:val="492"/>
          <w:jc w:val="center"/>
        </w:trPr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14:paraId="59195126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</w:tcPr>
          <w:p w14:paraId="3B4B02FC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47BE51C4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% change in pedigree breeding females registered over last 5 years 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</w:tcPr>
          <w:p w14:paraId="6B53AC55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</w:tcPr>
          <w:p w14:paraId="04073ACF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ighland</w:t>
            </w:r>
          </w:p>
        </w:tc>
      </w:tr>
      <w:tr w:rsidR="0050031E" w14:paraId="053760AC" w14:textId="77777777" w:rsidTr="004E6525">
        <w:trPr>
          <w:trHeight w:val="290"/>
          <w:jc w:val="center"/>
        </w:trPr>
        <w:tc>
          <w:tcPr>
            <w:tcW w:w="112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CA92297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FA0C975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979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65D55BD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. active pedigree herds</w:t>
            </w:r>
          </w:p>
        </w:tc>
        <w:tc>
          <w:tcPr>
            <w:tcW w:w="1354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5AEEB09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+</w:t>
            </w:r>
          </w:p>
        </w:tc>
        <w:tc>
          <w:tcPr>
            <w:tcW w:w="1111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27B74A9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Vaynol</w:t>
            </w:r>
            <w:proofErr w:type="spellEnd"/>
          </w:p>
        </w:tc>
      </w:tr>
      <w:tr w:rsidR="0050031E" w14:paraId="49ACB655" w14:textId="77777777" w:rsidTr="004E6525">
        <w:trPr>
          <w:trHeight w:val="290"/>
          <w:jc w:val="center"/>
        </w:trPr>
        <w:tc>
          <w:tcPr>
            <w:tcW w:w="8813" w:type="dxa"/>
            <w:gridSpan w:val="5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388461E7" w14:textId="77777777" w:rsidR="0050031E" w:rsidRDefault="0050031E" w:rsidP="004E6525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Key: '+++' = cumulative weight change of &gt;5 points would change preferred breed; '++' = cumulative weight change of 5-15 points would change preferred breed; '+' = cumulative change of &lt;15 points to change preferred breed.</w:t>
            </w:r>
          </w:p>
        </w:tc>
      </w:tr>
    </w:tbl>
    <w:p w14:paraId="626662E5" w14:textId="77777777" w:rsidR="004F3260" w:rsidRDefault="004F3260"/>
    <w:p w14:paraId="43925575" w14:textId="77777777" w:rsidR="004F5ABA" w:rsidRDefault="004F5ABA"/>
    <w:p w14:paraId="4364DE88" w14:textId="77777777" w:rsidR="004F5ABA" w:rsidRDefault="004F5ABA"/>
    <w:p w14:paraId="7B900B49" w14:textId="77777777" w:rsidR="004F5ABA" w:rsidRDefault="004F5ABA"/>
    <w:p w14:paraId="3055D0F7" w14:textId="77777777" w:rsidR="004F5ABA" w:rsidRDefault="004F5ABA"/>
    <w:p w14:paraId="086C8C8D" w14:textId="77777777" w:rsidR="004F5ABA" w:rsidRDefault="004F5ABA"/>
    <w:p w14:paraId="1A8921D5" w14:textId="77777777" w:rsidR="004F5ABA" w:rsidRDefault="004F5ABA"/>
    <w:p w14:paraId="760D5D9B" w14:textId="77777777" w:rsidR="004F5ABA" w:rsidRDefault="004F5ABA"/>
    <w:p w14:paraId="1E621A4E" w14:textId="77777777" w:rsidR="004F5ABA" w:rsidRDefault="004F5ABA"/>
    <w:p w14:paraId="2E981FF5" w14:textId="77777777" w:rsidR="004F5ABA" w:rsidRDefault="004F5ABA"/>
    <w:p w14:paraId="43DB51F9" w14:textId="77777777" w:rsidR="004F5ABA" w:rsidRDefault="004F5ABA"/>
    <w:p w14:paraId="2B4AD711" w14:textId="77777777" w:rsidR="004F5ABA" w:rsidRDefault="004F5ABA"/>
    <w:p w14:paraId="552A7747" w14:textId="77777777" w:rsidR="004F5ABA" w:rsidRDefault="004F5ABA"/>
    <w:p w14:paraId="5916EAFC" w14:textId="77777777" w:rsidR="004F5ABA" w:rsidRPr="00E958A6" w:rsidRDefault="004F5ABA"/>
    <w:p w14:paraId="0CECE7A7" w14:textId="4E06A44D" w:rsidR="004F3260" w:rsidRPr="00E04FAB" w:rsidRDefault="004F3260" w:rsidP="00E04FAB">
      <w:pPr>
        <w:pStyle w:val="Heading2"/>
      </w:pPr>
      <w:r w:rsidRPr="00E04FAB">
        <w:lastRenderedPageBreak/>
        <w:t>S</w:t>
      </w:r>
      <w:r w:rsidR="00E00BD2">
        <w:rPr>
          <w:lang w:val="en-GB"/>
        </w:rPr>
        <w:t>7</w:t>
      </w:r>
      <w:r w:rsidRPr="00E04FAB">
        <w:t xml:space="preserve">: Summary </w:t>
      </w:r>
      <w:r w:rsidR="006A7F9C" w:rsidRPr="00E04FAB">
        <w:t>statistics</w:t>
      </w:r>
      <w:r w:rsidRPr="00E04FAB">
        <w:t xml:space="preserve"> </w:t>
      </w:r>
      <w:r w:rsidR="00A833B2" w:rsidRPr="00E04FAB">
        <w:t xml:space="preserve">for each principal component </w:t>
      </w:r>
      <w:r w:rsidRPr="00E04FAB">
        <w:t xml:space="preserve">from </w:t>
      </w:r>
      <w:r w:rsidR="00A833B2" w:rsidRPr="00E04FAB">
        <w:t>the PCA</w:t>
      </w:r>
      <w:r w:rsidRPr="00E04FAB">
        <w:t xml:space="preserve"> for all the breed scoring criteria (top table) and criteria nodes (bottom table).</w:t>
      </w:r>
    </w:p>
    <w:tbl>
      <w:tblPr>
        <w:tblW w:w="9641" w:type="dxa"/>
        <w:tblInd w:w="78" w:type="dxa"/>
        <w:tblLayout w:type="fixed"/>
        <w:tblLook w:val="0000" w:firstRow="0" w:lastRow="0" w:firstColumn="0" w:lastColumn="0" w:noHBand="0" w:noVBand="0"/>
      </w:tblPr>
      <w:tblGrid>
        <w:gridCol w:w="2417"/>
        <w:gridCol w:w="1032"/>
        <w:gridCol w:w="1032"/>
        <w:gridCol w:w="1032"/>
        <w:gridCol w:w="1032"/>
        <w:gridCol w:w="1032"/>
        <w:gridCol w:w="1032"/>
        <w:gridCol w:w="1032"/>
      </w:tblGrid>
      <w:tr w:rsidR="0040784A" w:rsidRPr="00D67AAD" w14:paraId="44B1A45F" w14:textId="77777777" w:rsidTr="0040784A">
        <w:trPr>
          <w:trHeight w:val="290"/>
        </w:trPr>
        <w:tc>
          <w:tcPr>
            <w:tcW w:w="2417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777FB0D4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78AFB9E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1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087D0F06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2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40B5FCC5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3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20AEF61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4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7324D3F5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5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66E44FE5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6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5FD9E1A0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7</w:t>
            </w:r>
          </w:p>
        </w:tc>
      </w:tr>
      <w:tr w:rsidR="0040784A" w:rsidRPr="00D67AAD" w14:paraId="6121A469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6DFBA3E8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Eigen valu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9CBDB7D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4.874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CB02CF1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2.80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DB8EDEC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2.50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A8C3E71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1.51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144485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1.17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3993DC0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976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8E2D566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866</w:t>
            </w:r>
          </w:p>
        </w:tc>
      </w:tr>
      <w:tr w:rsidR="0040784A" w:rsidRPr="00D67AAD" w14:paraId="66A43156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62AD41BC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roportion of Varianc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2BBFB139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28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73FEAF12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165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C8F3DCD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14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E42A97A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89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E6C9C84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69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77BD3CB5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31CED3E8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51</w:t>
            </w:r>
          </w:p>
        </w:tc>
      </w:tr>
      <w:tr w:rsidR="0040784A" w:rsidRPr="00D67AAD" w14:paraId="11489F4F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4405AA13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Cumulative Proportio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285A8215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28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333D17AD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45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9C21C97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599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36CFB768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688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9BBCF7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75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5141641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3EA66A4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865</w:t>
            </w:r>
          </w:p>
        </w:tc>
      </w:tr>
      <w:tr w:rsidR="0040784A" w:rsidRPr="00D67AAD" w14:paraId="242B6FE1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2A1447E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67185212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8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2B1169DC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9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5616F749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10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4A19879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11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50742837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12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133796D5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13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56A21C7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14</w:t>
            </w:r>
          </w:p>
        </w:tc>
      </w:tr>
      <w:tr w:rsidR="0040784A" w:rsidRPr="00D67AAD" w14:paraId="1FD2AE86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316FD25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Eigen valu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29E652DE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685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405C5A6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50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C7C3137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478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737908D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25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555BFC2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192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5AA353E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10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2DC9551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40</w:t>
            </w:r>
          </w:p>
        </w:tc>
      </w:tr>
      <w:tr w:rsidR="0040784A" w:rsidRPr="00D67AAD" w14:paraId="477D218A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707E099E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roportion of Varianc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2E43E26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4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7D51EBA0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29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AC94146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28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25DA06DA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15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3845ACA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3FDDCE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D119B3C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02</w:t>
            </w:r>
          </w:p>
        </w:tc>
      </w:tr>
      <w:tr w:rsidR="0040784A" w:rsidRPr="00D67AAD" w14:paraId="0B7AA660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267C95A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Cumulative Proportion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487194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905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DE206F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93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33339A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96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F38A844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978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B9C33AA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989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276CE02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99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2CA06F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998</w:t>
            </w:r>
          </w:p>
        </w:tc>
      </w:tr>
      <w:tr w:rsidR="0040784A" w:rsidRPr="00D67AAD" w14:paraId="0BB895C1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7B4D6685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6362FE9D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15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67CEC871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16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02EC771D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1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4A241C4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FC1D8D2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AA7A7E2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3CE080C3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</w:tr>
      <w:tr w:rsidR="0040784A" w:rsidRPr="00D67AAD" w14:paraId="32984C7A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4355C995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Eigen valu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D232302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802E150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18A8EE3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3B983F41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ABF8192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7FDAA4FD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1F86DC8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</w:tr>
      <w:tr w:rsidR="0040784A" w:rsidRPr="00D67AAD" w14:paraId="35D12F2B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17BAAE5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roportion of Varianc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FBF8EDB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22D8516F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FB8DC20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1E1986E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6A1A7E0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2B21624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5082DC8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</w:tr>
      <w:tr w:rsidR="0040784A" w:rsidRPr="00D67AAD" w14:paraId="2567F0C4" w14:textId="77777777" w:rsidTr="0040784A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50B5279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Cumulative Proportion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E67BB3C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999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C86A704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4C22377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6D74BFE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C8B3F38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5050935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D3F0321" w14:textId="77777777" w:rsidR="0040784A" w:rsidRPr="00D67AAD" w:rsidRDefault="0040784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</w:tr>
    </w:tbl>
    <w:p w14:paraId="1F8C58B6" w14:textId="77777777" w:rsidR="007F799F" w:rsidRDefault="007F799F" w:rsidP="00613C24"/>
    <w:tbl>
      <w:tblPr>
        <w:tblW w:w="0" w:type="auto"/>
        <w:tblInd w:w="78" w:type="dxa"/>
        <w:tblLayout w:type="fixed"/>
        <w:tblLook w:val="0000" w:firstRow="0" w:lastRow="0" w:firstColumn="0" w:lastColumn="0" w:noHBand="0" w:noVBand="0"/>
      </w:tblPr>
      <w:tblGrid>
        <w:gridCol w:w="2417"/>
        <w:gridCol w:w="1032"/>
        <w:gridCol w:w="1032"/>
        <w:gridCol w:w="1032"/>
        <w:gridCol w:w="1032"/>
        <w:gridCol w:w="1032"/>
      </w:tblGrid>
      <w:tr w:rsidR="000018D3" w:rsidRPr="00D67AAD" w14:paraId="16E4F95F" w14:textId="77777777" w:rsidTr="000018D3">
        <w:trPr>
          <w:trHeight w:val="290"/>
        </w:trPr>
        <w:tc>
          <w:tcPr>
            <w:tcW w:w="2417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6633F8DC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72DEF958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1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6F10949C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2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6A221763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3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38E80E67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4</w:t>
            </w:r>
          </w:p>
        </w:tc>
        <w:tc>
          <w:tcPr>
            <w:tcW w:w="103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14:paraId="397D4C4D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C5</w:t>
            </w:r>
          </w:p>
        </w:tc>
      </w:tr>
      <w:tr w:rsidR="000018D3" w:rsidRPr="00D67AAD" w14:paraId="66664214" w14:textId="77777777" w:rsidTr="000018D3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693F6B5B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Eigen valu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1066497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2.208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2D4DC93A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1.285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C2D7DC7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712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83F0E9E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515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6207646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280</w:t>
            </w:r>
          </w:p>
        </w:tc>
      </w:tr>
      <w:tr w:rsidR="000018D3" w:rsidRPr="00D67AAD" w14:paraId="2107A91F" w14:textId="77777777" w:rsidTr="000018D3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nil"/>
              <w:right w:val="nil"/>
            </w:tcBorders>
          </w:tcPr>
          <w:p w14:paraId="7C01F39F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Proportion of Variance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71EC0C5A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442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7A2C0A0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257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9C46B35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142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F5182C1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103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512104A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056</w:t>
            </w:r>
          </w:p>
        </w:tc>
      </w:tr>
      <w:tr w:rsidR="000018D3" w:rsidRPr="00D67AAD" w14:paraId="15424CCF" w14:textId="77777777" w:rsidTr="000018D3">
        <w:trPr>
          <w:trHeight w:val="290"/>
        </w:trPr>
        <w:tc>
          <w:tcPr>
            <w:tcW w:w="2417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DEFD39E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Cumulative Proportion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4962792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442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F78D757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699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9EA1380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841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3FAE8C0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0.94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BBFB9A8" w14:textId="77777777" w:rsidR="000018D3" w:rsidRPr="00D67AAD" w:rsidRDefault="000018D3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D67AAD">
              <w:rPr>
                <w:color w:val="000000"/>
                <w:sz w:val="20"/>
                <w:szCs w:val="20"/>
              </w:rPr>
              <w:t>1.000</w:t>
            </w:r>
          </w:p>
        </w:tc>
      </w:tr>
    </w:tbl>
    <w:p w14:paraId="2B894E75" w14:textId="77777777" w:rsidR="004F3260" w:rsidRDefault="004F3260" w:rsidP="00613C24"/>
    <w:p w14:paraId="28AAB845" w14:textId="77777777" w:rsidR="004F5ABA" w:rsidRDefault="004F5ABA" w:rsidP="00613C24"/>
    <w:p w14:paraId="7FA85A8B" w14:textId="77777777" w:rsidR="004F5ABA" w:rsidRDefault="004F5ABA" w:rsidP="00613C24"/>
    <w:p w14:paraId="10863C1E" w14:textId="77777777" w:rsidR="004F5ABA" w:rsidRDefault="004F5ABA" w:rsidP="00613C24"/>
    <w:p w14:paraId="5558B302" w14:textId="77777777" w:rsidR="004F5ABA" w:rsidRDefault="004F5ABA" w:rsidP="00613C24"/>
    <w:p w14:paraId="198969D9" w14:textId="77777777" w:rsidR="004F5ABA" w:rsidRDefault="004F5ABA" w:rsidP="00613C24"/>
    <w:p w14:paraId="292F28A0" w14:textId="77777777" w:rsidR="004F5ABA" w:rsidRDefault="004F5ABA" w:rsidP="00613C24"/>
    <w:p w14:paraId="759916E3" w14:textId="77777777" w:rsidR="004F5ABA" w:rsidRDefault="004F5ABA" w:rsidP="00613C24"/>
    <w:p w14:paraId="55401EA0" w14:textId="77777777" w:rsidR="004F5ABA" w:rsidRDefault="004F5ABA" w:rsidP="00613C24"/>
    <w:p w14:paraId="685331D9" w14:textId="77777777" w:rsidR="004F5ABA" w:rsidRDefault="004F5ABA" w:rsidP="00613C24"/>
    <w:p w14:paraId="4273CFF4" w14:textId="77777777" w:rsidR="004F5ABA" w:rsidRDefault="004F5ABA" w:rsidP="00613C24"/>
    <w:p w14:paraId="70D27F50" w14:textId="77777777" w:rsidR="004F5ABA" w:rsidRDefault="004F5ABA" w:rsidP="00613C24"/>
    <w:p w14:paraId="4696E7D0" w14:textId="77777777" w:rsidR="004F5ABA" w:rsidRDefault="004F5ABA" w:rsidP="00613C24"/>
    <w:p w14:paraId="78036D34" w14:textId="77777777" w:rsidR="004F5ABA" w:rsidRDefault="004F5ABA" w:rsidP="00613C24"/>
    <w:p w14:paraId="1E6292AE" w14:textId="77777777" w:rsidR="00E04FAB" w:rsidRDefault="00E04FAB" w:rsidP="00613C24"/>
    <w:p w14:paraId="4EE7BB12" w14:textId="77777777" w:rsidR="004F5ABA" w:rsidRDefault="004F5ABA" w:rsidP="00613C24"/>
    <w:p w14:paraId="555CA735" w14:textId="050F3047" w:rsidR="00A833B2" w:rsidRPr="00E04FAB" w:rsidRDefault="00E00BD2" w:rsidP="00E04FAB">
      <w:pPr>
        <w:pStyle w:val="Heading2"/>
      </w:pPr>
      <w:r>
        <w:lastRenderedPageBreak/>
        <w:t>S</w:t>
      </w:r>
      <w:r>
        <w:rPr>
          <w:lang w:val="en-GB"/>
        </w:rPr>
        <w:t>8</w:t>
      </w:r>
      <w:r w:rsidR="00A833B2" w:rsidRPr="00E04FAB">
        <w:t xml:space="preserve">: The variable loadings (rotations) for each principal component </w:t>
      </w:r>
      <w:r w:rsidR="007019A4" w:rsidRPr="00E04FAB">
        <w:t xml:space="preserve">with eigen values &gt; 1 </w:t>
      </w:r>
      <w:r w:rsidR="00A833B2" w:rsidRPr="00E04FAB">
        <w:t xml:space="preserve">derived from the PCA for all breed scoring criteria (top table) and criteria nodes (bottom table). </w:t>
      </w:r>
    </w:p>
    <w:p w14:paraId="76558171" w14:textId="77777777" w:rsidR="00A833B2" w:rsidRDefault="00A833B2" w:rsidP="00613C24"/>
    <w:tbl>
      <w:tblPr>
        <w:tblW w:w="5856" w:type="dxa"/>
        <w:jc w:val="center"/>
        <w:tblLook w:val="04A0" w:firstRow="1" w:lastRow="0" w:firstColumn="1" w:lastColumn="0" w:noHBand="0" w:noVBand="1"/>
      </w:tblPr>
      <w:tblGrid>
        <w:gridCol w:w="1218"/>
        <w:gridCol w:w="976"/>
        <w:gridCol w:w="976"/>
        <w:gridCol w:w="976"/>
        <w:gridCol w:w="976"/>
        <w:gridCol w:w="976"/>
      </w:tblGrid>
      <w:tr w:rsidR="00A833B2" w:rsidRPr="00A833B2" w14:paraId="3660B9E5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671515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A0CCFA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PC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E46086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PC2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57B604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PC3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EEA048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PC4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87A20D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PC5</w:t>
            </w:r>
          </w:p>
        </w:tc>
      </w:tr>
      <w:tr w:rsidR="00A833B2" w:rsidRPr="00A833B2" w14:paraId="21108D75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8529E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Ne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65BBB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9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9D0BA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35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94776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7562D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8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1F428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154</w:t>
            </w:r>
          </w:p>
        </w:tc>
      </w:tr>
      <w:tr w:rsidR="00A833B2" w:rsidRPr="00A833B2" w14:paraId="6721B4AA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F7CB3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proofErr w:type="spellStart"/>
            <w:r w:rsidRPr="00A833B2">
              <w:rPr>
                <w:rFonts w:ascii="Calibri" w:eastAsia="Times New Roman" w:hAnsi="Calibri"/>
                <w:color w:val="000000"/>
                <w:szCs w:val="22"/>
              </w:rPr>
              <w:t>ChangeNe</w:t>
            </w:r>
            <w:proofErr w:type="spellEnd"/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FA589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3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E4FB0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4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3E163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32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A73A0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33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280BD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135</w:t>
            </w:r>
          </w:p>
        </w:tc>
      </w:tr>
      <w:tr w:rsidR="00A833B2" w:rsidRPr="00A833B2" w14:paraId="699B8B86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CCE14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GO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A9375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11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7C034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3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5566C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29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1244F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16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AB196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581</w:t>
            </w:r>
          </w:p>
        </w:tc>
      </w:tr>
      <w:tr w:rsidR="00A833B2" w:rsidRPr="00A833B2" w14:paraId="7F2C13C0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49130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BP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29B6E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8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19F42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24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767B7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23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2AEEC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51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D6C9A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18</w:t>
            </w:r>
          </w:p>
        </w:tc>
      </w:tr>
      <w:tr w:rsidR="00A833B2" w:rsidRPr="00A833B2" w14:paraId="4AF40A80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EBBB6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CG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424D6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3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5F8E9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38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AF450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31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B6998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EBF78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43</w:t>
            </w:r>
          </w:p>
        </w:tc>
      </w:tr>
      <w:tr w:rsidR="00A833B2" w:rsidRPr="00A833B2" w14:paraId="52BE6439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3BB47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PD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44B84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22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1CDAF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24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C9E65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3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57137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1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533BA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92</w:t>
            </w:r>
          </w:p>
        </w:tc>
      </w:tr>
      <w:tr w:rsidR="00A833B2" w:rsidRPr="00A833B2" w14:paraId="01457E6C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7D012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AH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63BEC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4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5B077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41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F9601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7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A76DC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1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EAF3D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73</w:t>
            </w:r>
          </w:p>
        </w:tc>
      </w:tr>
      <w:tr w:rsidR="00A833B2" w:rsidRPr="00A833B2" w14:paraId="2B5544EF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F9EBE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GWS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9D0FE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32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369C8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18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DD866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9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3AA7A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5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FF9F6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181</w:t>
            </w:r>
          </w:p>
        </w:tc>
      </w:tr>
      <w:tr w:rsidR="00A833B2" w:rsidRPr="00A833B2" w14:paraId="02E20068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25441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HS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6E367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14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EE38C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14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C6433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13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CD968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14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D65A9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483</w:t>
            </w:r>
          </w:p>
        </w:tc>
      </w:tr>
      <w:tr w:rsidR="00A833B2" w:rsidRPr="00A833B2" w14:paraId="2ADA378C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63A7F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NEC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EF421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8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8663D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8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6FA3E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17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AEC52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3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8F0C9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192</w:t>
            </w:r>
          </w:p>
        </w:tc>
      </w:tr>
      <w:tr w:rsidR="00A833B2" w:rsidRPr="00A833B2" w14:paraId="4D869089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1B853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NSS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9000D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5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3B989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1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162D6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8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969B5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4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926E9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68</w:t>
            </w:r>
          </w:p>
        </w:tc>
      </w:tr>
      <w:tr w:rsidR="00A833B2" w:rsidRPr="00A833B2" w14:paraId="3796E594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3B415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NMSC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05B14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8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2D2C0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34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BEA57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3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9D63C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48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C9256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135</w:t>
            </w:r>
          </w:p>
        </w:tc>
      </w:tr>
      <w:tr w:rsidR="00A833B2" w:rsidRPr="00A833B2" w14:paraId="2E29E8D5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22DAB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GC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EB6DE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13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A098A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5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CB107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38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00E5E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6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40828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413</w:t>
            </w:r>
          </w:p>
        </w:tc>
      </w:tr>
      <w:tr w:rsidR="00A833B2" w:rsidRPr="00A833B2" w14:paraId="3C5FC8D4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6086D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PBF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DF74A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37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4CCD7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5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330B8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8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0C9CD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3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A97D7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124</w:t>
            </w:r>
          </w:p>
        </w:tc>
      </w:tr>
      <w:tr w:rsidR="00A833B2" w:rsidRPr="00A833B2" w14:paraId="4F69B652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84FEC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PBM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EE194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34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0EA97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16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49E69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14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E1023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3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E016E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78</w:t>
            </w:r>
          </w:p>
        </w:tc>
      </w:tr>
      <w:tr w:rsidR="00A833B2" w:rsidRPr="00A833B2" w14:paraId="7F29DA9B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44E11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CPBF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3B9B1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1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79B23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7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74D68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42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15164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8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C5587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28</w:t>
            </w:r>
          </w:p>
        </w:tc>
      </w:tr>
      <w:tr w:rsidR="00A833B2" w:rsidRPr="00A833B2" w14:paraId="23F83703" w14:textId="77777777" w:rsidTr="008C52C9">
        <w:trPr>
          <w:trHeight w:val="300"/>
          <w:jc w:val="center"/>
        </w:trPr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B45FDA" w14:textId="77777777" w:rsidR="00A833B2" w:rsidRPr="00A833B2" w:rsidRDefault="00A833B2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NAH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CDE51E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34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DB8F35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8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11BFE4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2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FB6D49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4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9C7319" w14:textId="77777777" w:rsidR="00A833B2" w:rsidRPr="00A833B2" w:rsidRDefault="00A833B2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096</w:t>
            </w:r>
          </w:p>
        </w:tc>
      </w:tr>
    </w:tbl>
    <w:p w14:paraId="307FC6BB" w14:textId="77777777" w:rsidR="00A833B2" w:rsidRDefault="00A833B2" w:rsidP="00613C24"/>
    <w:tbl>
      <w:tblPr>
        <w:tblW w:w="2950" w:type="dxa"/>
        <w:jc w:val="center"/>
        <w:tblLook w:val="04A0" w:firstRow="1" w:lastRow="0" w:firstColumn="1" w:lastColumn="0" w:noHBand="0" w:noVBand="1"/>
      </w:tblPr>
      <w:tblGrid>
        <w:gridCol w:w="1069"/>
        <w:gridCol w:w="976"/>
        <w:gridCol w:w="976"/>
      </w:tblGrid>
      <w:tr w:rsidR="007019A4" w:rsidRPr="00A833B2" w14:paraId="515F5DD2" w14:textId="77777777" w:rsidTr="008C52C9">
        <w:trPr>
          <w:trHeight w:val="300"/>
          <w:jc w:val="center"/>
        </w:trPr>
        <w:tc>
          <w:tcPr>
            <w:tcW w:w="9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E83A20" w14:textId="77777777" w:rsidR="007019A4" w:rsidRPr="00A833B2" w:rsidRDefault="007019A4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0AD464" w14:textId="77777777" w:rsidR="007019A4" w:rsidRPr="00A833B2" w:rsidRDefault="007019A4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PC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82AFFB" w14:textId="77777777" w:rsidR="007019A4" w:rsidRPr="00A833B2" w:rsidRDefault="007019A4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PC2</w:t>
            </w:r>
          </w:p>
        </w:tc>
      </w:tr>
      <w:tr w:rsidR="007019A4" w:rsidRPr="00A833B2" w14:paraId="0ECAF938" w14:textId="77777777" w:rsidTr="008C52C9">
        <w:trPr>
          <w:trHeight w:val="300"/>
          <w:jc w:val="center"/>
        </w:trPr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F1894" w14:textId="77777777" w:rsidR="007019A4" w:rsidRPr="00A833B2" w:rsidRDefault="007019A4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Diversity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ED70F" w14:textId="77777777" w:rsidR="007019A4" w:rsidRPr="00A833B2" w:rsidRDefault="007019A4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52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D2680" w14:textId="77777777" w:rsidR="007019A4" w:rsidRPr="00A833B2" w:rsidRDefault="007019A4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257</w:t>
            </w:r>
          </w:p>
        </w:tc>
      </w:tr>
      <w:tr w:rsidR="007019A4" w:rsidRPr="00A833B2" w14:paraId="6E33CDBE" w14:textId="77777777" w:rsidTr="008C52C9">
        <w:trPr>
          <w:trHeight w:val="300"/>
          <w:jc w:val="center"/>
        </w:trPr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79EBB" w14:textId="77777777" w:rsidR="007019A4" w:rsidRPr="00A833B2" w:rsidRDefault="007019A4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Utility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1270D" w14:textId="77777777" w:rsidR="007019A4" w:rsidRPr="00A833B2" w:rsidRDefault="007019A4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09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403A1" w14:textId="77777777" w:rsidR="007019A4" w:rsidRPr="00A833B2" w:rsidRDefault="007019A4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781</w:t>
            </w:r>
          </w:p>
        </w:tc>
      </w:tr>
      <w:tr w:rsidR="007019A4" w:rsidRPr="00A833B2" w14:paraId="2EDC5C3E" w14:textId="77777777" w:rsidTr="008C52C9">
        <w:trPr>
          <w:trHeight w:val="300"/>
          <w:jc w:val="center"/>
        </w:trPr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8D920" w14:textId="77777777" w:rsidR="007019A4" w:rsidRPr="00A833B2" w:rsidRDefault="007019A4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Traits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E7811" w14:textId="77777777" w:rsidR="007019A4" w:rsidRPr="00A833B2" w:rsidRDefault="007019A4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45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0FD0B" w14:textId="77777777" w:rsidR="007019A4" w:rsidRPr="00A833B2" w:rsidRDefault="007019A4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433</w:t>
            </w:r>
          </w:p>
        </w:tc>
      </w:tr>
      <w:tr w:rsidR="007019A4" w:rsidRPr="00A833B2" w14:paraId="1820E1BB" w14:textId="77777777" w:rsidTr="008C52C9">
        <w:trPr>
          <w:trHeight w:val="300"/>
          <w:jc w:val="center"/>
        </w:trPr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B88CB" w14:textId="77777777" w:rsidR="007019A4" w:rsidRPr="00A833B2" w:rsidRDefault="007019A4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proofErr w:type="spellStart"/>
            <w:r w:rsidRPr="00A833B2">
              <w:rPr>
                <w:rFonts w:ascii="Calibri" w:eastAsia="Times New Roman" w:hAnsi="Calibri"/>
                <w:color w:val="000000"/>
                <w:szCs w:val="22"/>
              </w:rPr>
              <w:t>Ex.situ</w:t>
            </w:r>
            <w:proofErr w:type="spellEnd"/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BBE85" w14:textId="77777777" w:rsidR="007019A4" w:rsidRPr="00A833B2" w:rsidRDefault="007019A4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46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8C7F0" w14:textId="77777777" w:rsidR="007019A4" w:rsidRPr="00A833B2" w:rsidRDefault="007019A4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294</w:t>
            </w:r>
          </w:p>
        </w:tc>
      </w:tr>
      <w:tr w:rsidR="007019A4" w:rsidRPr="00A833B2" w14:paraId="6237D9AB" w14:textId="77777777" w:rsidTr="008C52C9">
        <w:trPr>
          <w:trHeight w:val="300"/>
          <w:jc w:val="center"/>
        </w:trPr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807ECD" w14:textId="77777777" w:rsidR="007019A4" w:rsidRPr="00A833B2" w:rsidRDefault="007019A4" w:rsidP="00A833B2">
            <w:pPr>
              <w:spacing w:line="240" w:lineRule="auto"/>
              <w:jc w:val="left"/>
              <w:rPr>
                <w:rFonts w:ascii="Calibri" w:eastAsia="Times New Roman" w:hAnsi="Calibri"/>
                <w:color w:val="000000"/>
                <w:szCs w:val="22"/>
              </w:rPr>
            </w:pPr>
            <w:proofErr w:type="spellStart"/>
            <w:r w:rsidRPr="00A833B2">
              <w:rPr>
                <w:rFonts w:ascii="Calibri" w:eastAsia="Times New Roman" w:hAnsi="Calibri"/>
                <w:color w:val="000000"/>
                <w:szCs w:val="22"/>
              </w:rPr>
              <w:t>In.situ</w:t>
            </w:r>
            <w:proofErr w:type="spellEnd"/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8D5D56" w14:textId="77777777" w:rsidR="007019A4" w:rsidRPr="00A833B2" w:rsidRDefault="007019A4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-0.54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425E11" w14:textId="77777777" w:rsidR="007019A4" w:rsidRPr="00A833B2" w:rsidRDefault="007019A4" w:rsidP="00A833B2">
            <w:pPr>
              <w:spacing w:line="240" w:lineRule="auto"/>
              <w:jc w:val="right"/>
              <w:rPr>
                <w:rFonts w:ascii="Calibri" w:eastAsia="Times New Roman" w:hAnsi="Calibri"/>
                <w:color w:val="000000"/>
                <w:szCs w:val="22"/>
              </w:rPr>
            </w:pPr>
            <w:r w:rsidRPr="00A833B2">
              <w:rPr>
                <w:rFonts w:ascii="Calibri" w:eastAsia="Times New Roman" w:hAnsi="Calibri"/>
                <w:color w:val="000000"/>
                <w:szCs w:val="22"/>
              </w:rPr>
              <w:t>0.227</w:t>
            </w:r>
          </w:p>
        </w:tc>
      </w:tr>
    </w:tbl>
    <w:p w14:paraId="656532F2" w14:textId="6BBD0407" w:rsidR="00A833B2" w:rsidRDefault="007019A4" w:rsidP="00613C24">
      <w:pPr>
        <w:rPr>
          <w:sz w:val="20"/>
          <w:szCs w:val="20"/>
        </w:rPr>
      </w:pPr>
      <w:r w:rsidRPr="00F44D9C">
        <w:rPr>
          <w:sz w:val="20"/>
          <w:szCs w:val="20"/>
        </w:rPr>
        <w:t>Note</w:t>
      </w:r>
      <w:r>
        <w:rPr>
          <w:i/>
          <w:sz w:val="20"/>
          <w:szCs w:val="20"/>
        </w:rPr>
        <w:t>:</w:t>
      </w:r>
      <w:r w:rsidRPr="00F44D9C">
        <w:rPr>
          <w:sz w:val="20"/>
          <w:szCs w:val="20"/>
        </w:rPr>
        <w:t xml:space="preserve"> the loadings are essentially the coefficients of the PCs and show how the variables relate to the principal components.  </w:t>
      </w:r>
    </w:p>
    <w:p w14:paraId="7A167625" w14:textId="77777777" w:rsidR="004F5ABA" w:rsidRDefault="004F5ABA" w:rsidP="00613C24">
      <w:pPr>
        <w:rPr>
          <w:sz w:val="20"/>
          <w:szCs w:val="20"/>
        </w:rPr>
      </w:pPr>
    </w:p>
    <w:p w14:paraId="260006EB" w14:textId="77777777" w:rsidR="004F5ABA" w:rsidRDefault="004F5ABA" w:rsidP="00613C24">
      <w:pPr>
        <w:rPr>
          <w:sz w:val="20"/>
          <w:szCs w:val="20"/>
        </w:rPr>
      </w:pPr>
    </w:p>
    <w:p w14:paraId="371FA6A2" w14:textId="77777777" w:rsidR="004F5ABA" w:rsidRDefault="004F5ABA" w:rsidP="00613C24">
      <w:pPr>
        <w:rPr>
          <w:sz w:val="20"/>
          <w:szCs w:val="20"/>
        </w:rPr>
      </w:pPr>
    </w:p>
    <w:p w14:paraId="67B53730" w14:textId="77777777" w:rsidR="004F5ABA" w:rsidRDefault="004F5ABA" w:rsidP="00613C24">
      <w:pPr>
        <w:rPr>
          <w:sz w:val="20"/>
          <w:szCs w:val="20"/>
        </w:rPr>
      </w:pPr>
    </w:p>
    <w:p w14:paraId="1B9B4C53" w14:textId="77777777" w:rsidR="004F5ABA" w:rsidRDefault="004F5ABA" w:rsidP="00613C24">
      <w:pPr>
        <w:rPr>
          <w:sz w:val="20"/>
          <w:szCs w:val="20"/>
        </w:rPr>
      </w:pPr>
    </w:p>
    <w:p w14:paraId="333CEF26" w14:textId="77777777" w:rsidR="004F5ABA" w:rsidRDefault="004F5ABA" w:rsidP="00613C24">
      <w:pPr>
        <w:rPr>
          <w:sz w:val="20"/>
          <w:szCs w:val="20"/>
        </w:rPr>
      </w:pPr>
    </w:p>
    <w:p w14:paraId="09C34963" w14:textId="77777777" w:rsidR="004F5ABA" w:rsidRDefault="004F5ABA" w:rsidP="00613C24">
      <w:pPr>
        <w:rPr>
          <w:sz w:val="20"/>
          <w:szCs w:val="20"/>
        </w:rPr>
      </w:pPr>
    </w:p>
    <w:p w14:paraId="472685BD" w14:textId="77777777" w:rsidR="004F5ABA" w:rsidRDefault="004F5ABA" w:rsidP="00613C24">
      <w:pPr>
        <w:rPr>
          <w:sz w:val="20"/>
          <w:szCs w:val="20"/>
        </w:rPr>
      </w:pPr>
    </w:p>
    <w:p w14:paraId="44239B6A" w14:textId="77777777" w:rsidR="004F5ABA" w:rsidRDefault="004F5ABA" w:rsidP="00613C24">
      <w:pPr>
        <w:rPr>
          <w:sz w:val="20"/>
          <w:szCs w:val="20"/>
        </w:rPr>
      </w:pPr>
    </w:p>
    <w:p w14:paraId="5A1EAC5A" w14:textId="77777777" w:rsidR="004F5ABA" w:rsidRDefault="004F5ABA" w:rsidP="00613C24"/>
    <w:p w14:paraId="4D93AD41" w14:textId="16CD3319" w:rsidR="004A41DB" w:rsidRPr="00E04FAB" w:rsidRDefault="004A41DB" w:rsidP="00E04FAB">
      <w:pPr>
        <w:pStyle w:val="Heading2"/>
      </w:pPr>
      <w:r w:rsidRPr="00E04FAB">
        <w:lastRenderedPageBreak/>
        <w:t>S</w:t>
      </w:r>
      <w:r w:rsidR="00E00BD2">
        <w:rPr>
          <w:lang w:val="en-GB"/>
        </w:rPr>
        <w:t>9</w:t>
      </w:r>
      <w:r w:rsidRPr="00E04FAB">
        <w:t>: Hypothetical allocation of a ‘breed improvement fund’ across breed societies for the 19 breeds</w:t>
      </w:r>
      <w:r w:rsidR="00D67AAD" w:rsidRPr="00E04FAB">
        <w:t xml:space="preserve">. The sensitivity of the budget allocation to the different scenarios is also provided. </w:t>
      </w:r>
    </w:p>
    <w:p w14:paraId="356A6CC8" w14:textId="77777777" w:rsidR="00EF4567" w:rsidRDefault="00EF4567" w:rsidP="00D67AAD">
      <w:pPr>
        <w:jc w:val="center"/>
      </w:pPr>
    </w:p>
    <w:tbl>
      <w:tblPr>
        <w:tblW w:w="8300" w:type="dxa"/>
        <w:jc w:val="center"/>
        <w:tblLook w:val="04A0" w:firstRow="1" w:lastRow="0" w:firstColumn="1" w:lastColumn="0" w:noHBand="0" w:noVBand="1"/>
      </w:tblPr>
      <w:tblGrid>
        <w:gridCol w:w="1736"/>
        <w:gridCol w:w="1356"/>
        <w:gridCol w:w="1276"/>
        <w:gridCol w:w="1376"/>
        <w:gridCol w:w="1316"/>
        <w:gridCol w:w="1243"/>
      </w:tblGrid>
      <w:tr w:rsidR="008D5C32" w:rsidRPr="008D5C32" w14:paraId="0461F991" w14:textId="77777777" w:rsidTr="00D67AAD">
        <w:trPr>
          <w:trHeight w:val="300"/>
          <w:jc w:val="center"/>
        </w:trPr>
        <w:tc>
          <w:tcPr>
            <w:tcW w:w="173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EDC0A26" w14:textId="77777777" w:rsidR="008D5C32" w:rsidRPr="008D5C32" w:rsidRDefault="008D5C32" w:rsidP="008D5C32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Breed</w:t>
            </w:r>
          </w:p>
        </w:tc>
        <w:tc>
          <w:tcPr>
            <w:tcW w:w="135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7E374F" w14:textId="77777777" w:rsidR="008D5C32" w:rsidRPr="008D5C32" w:rsidRDefault="008D5C32" w:rsidP="008D5C32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Budget: S1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71CB3EF" w14:textId="77777777" w:rsidR="008D5C32" w:rsidRPr="008D5C32" w:rsidRDefault="008D5C32" w:rsidP="008D5C32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Budget: S2</w:t>
            </w:r>
          </w:p>
        </w:tc>
        <w:tc>
          <w:tcPr>
            <w:tcW w:w="13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32F9051" w14:textId="77777777" w:rsidR="008D5C32" w:rsidRPr="008D5C32" w:rsidRDefault="008D5C32" w:rsidP="008D5C32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Budget: S3</w:t>
            </w:r>
          </w:p>
        </w:tc>
        <w:tc>
          <w:tcPr>
            <w:tcW w:w="131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2C071FC" w14:textId="77777777" w:rsidR="008D5C32" w:rsidRPr="008D5C32" w:rsidRDefault="008D5C32" w:rsidP="008D5C32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Budget: S4</w:t>
            </w:r>
          </w:p>
        </w:tc>
        <w:tc>
          <w:tcPr>
            <w:tcW w:w="12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BE17C15" w14:textId="77777777" w:rsidR="008D5C32" w:rsidRPr="008D5C32" w:rsidRDefault="008D5C32" w:rsidP="008D5C32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szCs w:val="22"/>
              </w:rPr>
            </w:pPr>
            <w:r w:rsidRPr="008D5C32">
              <w:rPr>
                <w:rFonts w:eastAsia="Times New Roman"/>
                <w:b/>
                <w:bCs/>
                <w:color w:val="000000"/>
                <w:szCs w:val="22"/>
              </w:rPr>
              <w:t>High/low difference</w:t>
            </w:r>
          </w:p>
        </w:tc>
      </w:tr>
      <w:tr w:rsidR="008D5C32" w:rsidRPr="008D5C32" w14:paraId="71C5250B" w14:textId="77777777" w:rsidTr="00D67AAD">
        <w:trPr>
          <w:trHeight w:val="300"/>
          <w:jc w:val="center"/>
        </w:trPr>
        <w:tc>
          <w:tcPr>
            <w:tcW w:w="173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DAFE22E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5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84C286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32750EB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5810BA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1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B8682BF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2527E54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Cs w:val="22"/>
              </w:rPr>
            </w:pPr>
          </w:p>
        </w:tc>
      </w:tr>
      <w:tr w:rsidR="008D5C32" w:rsidRPr="008D5C32" w14:paraId="58A4F18A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B109B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B.Galloway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8DCA8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99,457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5E46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87,515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85FA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35,332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A0C11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65,839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DBAD2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9,493 </w:t>
            </w:r>
          </w:p>
        </w:tc>
      </w:tr>
      <w:tr w:rsidR="008D5C32" w:rsidRPr="008D5C32" w14:paraId="5752FC59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32083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B.White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31237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97,177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E8C8A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82,640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26BB1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31,692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A2BD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79,710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F7B1E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1,982 </w:t>
            </w:r>
          </w:p>
        </w:tc>
      </w:tr>
      <w:tr w:rsidR="008D5C32" w:rsidRPr="008D5C32" w14:paraId="355A366A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7C2FE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D.Shorthorn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049E4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3,720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F6B7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3,720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ACAE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3,720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73132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3,720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7426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0 </w:t>
            </w:r>
          </w:p>
        </w:tc>
      </w:tr>
      <w:tr w:rsidR="008D5C32" w:rsidRPr="008D5C32" w14:paraId="541C8CC7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65CAB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N.D.Shorthorn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DF60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85,053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3045C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85,053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B3DA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85,053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8006A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85,053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49B7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0 </w:t>
            </w:r>
          </w:p>
        </w:tc>
      </w:tr>
      <w:tr w:rsidR="008D5C32" w:rsidRPr="008D5C32" w14:paraId="49233F26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18DC0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R.R.Devon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7E852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53,746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88F5E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18,312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0F37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46,039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93922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17,598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18E77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100,713 </w:t>
            </w:r>
          </w:p>
        </w:tc>
      </w:tr>
      <w:tr w:rsidR="008D5C32" w:rsidRPr="008D5C32" w14:paraId="7D4F08F4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A7F6D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Dexter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764A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77,742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CE4F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23,187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77A3E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13,919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9791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393,375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61ACD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129,812 </w:t>
            </w:r>
          </w:p>
        </w:tc>
      </w:tr>
      <w:tr w:rsidR="008D5C32" w:rsidRPr="008D5C32" w14:paraId="298C1934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77AB7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Galloway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BA4E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10,315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23DBD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63,734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72CE4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24,625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1E74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38,302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1FDA2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74,569 </w:t>
            </w:r>
          </w:p>
        </w:tc>
      </w:tr>
      <w:tr w:rsidR="008D5C32" w:rsidRPr="008D5C32" w14:paraId="5E4F3738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FA233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Gloucester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E7537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00,640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38E0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63,734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C949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00,640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D0381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00,640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C35F8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36,906 </w:t>
            </w:r>
          </w:p>
        </w:tc>
      </w:tr>
      <w:tr w:rsidR="008D5C32" w:rsidRPr="008D5C32" w14:paraId="2301F916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64E2A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Guernsey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16D8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10,315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3F72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11,296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DCA4B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03,212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67664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27,950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89753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24,738 </w:t>
            </w:r>
          </w:p>
        </w:tc>
      </w:tr>
      <w:tr w:rsidR="008D5C32" w:rsidRPr="008D5C32" w14:paraId="3DA5C34E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D81BC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Highlan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6BA61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97,177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8CDBE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58,859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9B5D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74,518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194FB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17,598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D2A8A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156,920 </w:t>
            </w:r>
          </w:p>
        </w:tc>
      </w:tr>
      <w:tr w:rsidR="008D5C32" w:rsidRPr="008D5C32" w14:paraId="56ED578C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252A4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I.Moiled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9261C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97,177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7D36C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94,530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68224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78,158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B89DB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10,766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443E3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32,608 </w:t>
            </w:r>
          </w:p>
        </w:tc>
      </w:tr>
      <w:tr w:rsidR="008D5C32" w:rsidRPr="008D5C32" w14:paraId="52D73088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467E7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L.Red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30526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23,453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962C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63,734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FAD01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385,439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D067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45,135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DA386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78,295 </w:t>
            </w:r>
          </w:p>
        </w:tc>
      </w:tr>
      <w:tr w:rsidR="008D5C32" w:rsidRPr="008D5C32" w14:paraId="29D41879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DBE21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Longhorn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3C0F8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12,595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EC0C8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63,734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6BEEE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374,732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7771E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14,079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19EC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89,001 </w:t>
            </w:r>
          </w:p>
        </w:tc>
      </w:tr>
      <w:tr w:rsidR="008D5C32" w:rsidRPr="008D5C32" w14:paraId="13FC746B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BA2F0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Luing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6A7E1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18,893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342A6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89,655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0A0F6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20,985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BE23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59,006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26AEA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130,649 </w:t>
            </w:r>
          </w:p>
        </w:tc>
      </w:tr>
      <w:tr w:rsidR="008D5C32" w:rsidRPr="008D5C32" w14:paraId="2DEE2B50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AE571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Red.P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0FF3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51,466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B8852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42,093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9732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63,812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27B73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31,470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6C91D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32,342 </w:t>
            </w:r>
          </w:p>
        </w:tc>
      </w:tr>
      <w:tr w:rsidR="008D5C32" w:rsidRPr="008D5C32" w14:paraId="7CB597A8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0645F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Shetlan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74EDB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64,604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8DFD4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70,749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FB1AA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81,467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FA4F1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48,654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797C2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32,812 </w:t>
            </w:r>
          </w:p>
        </w:tc>
      </w:tr>
      <w:tr w:rsidR="008D5C32" w:rsidRPr="008D5C32" w14:paraId="64B670C5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81259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Vaynol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4C62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9,693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2E6F7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9,693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363EE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9,693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D5EE8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9,693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E9BA8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0 </w:t>
            </w:r>
          </w:p>
        </w:tc>
      </w:tr>
      <w:tr w:rsidR="008D5C32" w:rsidRPr="008D5C32" w14:paraId="64C2F896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12642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W.Park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59303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88,599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5962E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63,734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F567B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481,799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5522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17,598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D4EC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53,865 </w:t>
            </w:r>
          </w:p>
        </w:tc>
      </w:tr>
      <w:tr w:rsidR="008D5C32" w:rsidRPr="008D5C32" w14:paraId="7CAAF0B7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76E5B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W.Shorthorn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1670F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250,893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B87AA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250,893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036BD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250,893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0AA0E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250,893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8BA2C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0 </w:t>
            </w:r>
          </w:p>
        </w:tc>
      </w:tr>
      <w:tr w:rsidR="008D5C32" w:rsidRPr="008D5C32" w14:paraId="126E9E4F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E1884D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36DA8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8,402,714 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6922E3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8,496,863 </w:t>
            </w:r>
          </w:p>
        </w:tc>
        <w:tc>
          <w:tcPr>
            <w:tcW w:w="13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6C35C2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8,515,728 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571E67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8,167,081 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3647D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348,647 </w:t>
            </w:r>
          </w:p>
        </w:tc>
      </w:tr>
      <w:tr w:rsidR="008D5C32" w:rsidRPr="008D5C32" w14:paraId="1D4CB170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BEDB4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8D5C32">
              <w:rPr>
                <w:rFonts w:eastAsia="Times New Roman"/>
                <w:color w:val="000000"/>
                <w:sz w:val="20"/>
                <w:szCs w:val="20"/>
              </w:rPr>
              <w:t>Stdev</w:t>
            </w:r>
            <w:proofErr w:type="spellEnd"/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AE44A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191,564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4B2D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195,021 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CBDC9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199,757 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9BB56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184,698 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49AA0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</w:tr>
      <w:tr w:rsidR="008D5C32" w:rsidRPr="008D5C32" w14:paraId="260C8EBD" w14:textId="77777777" w:rsidTr="00D67AAD">
        <w:trPr>
          <w:trHeight w:val="300"/>
          <w:jc w:val="center"/>
        </w:trPr>
        <w:tc>
          <w:tcPr>
            <w:tcW w:w="17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3FC9D7" w14:textId="77777777" w:rsidR="008D5C32" w:rsidRPr="008D5C32" w:rsidRDefault="008D5C32" w:rsidP="00802202">
            <w:pPr>
              <w:spacing w:line="240" w:lineRule="auto"/>
              <w:ind w:right="-136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High/low difference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2F00C5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41,772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3D39DE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79,962 </w:t>
            </w:r>
          </w:p>
        </w:tc>
        <w:tc>
          <w:tcPr>
            <w:tcW w:w="1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E1CB3F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64,825 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3F024F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 xml:space="preserve">621,777 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48630B" w14:textId="77777777" w:rsidR="008D5C32" w:rsidRPr="008D5C32" w:rsidRDefault="008D5C32" w:rsidP="008D5C32">
            <w:pPr>
              <w:spacing w:line="240" w:lineRule="auto"/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</w:tr>
      <w:tr w:rsidR="008D5C32" w:rsidRPr="008D5C32" w14:paraId="2AC1CC05" w14:textId="77777777" w:rsidTr="00D67AAD">
        <w:trPr>
          <w:trHeight w:val="300"/>
          <w:jc w:val="center"/>
        </w:trPr>
        <w:tc>
          <w:tcPr>
            <w:tcW w:w="8300" w:type="dxa"/>
            <w:gridSpan w:val="6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CCB829" w14:textId="77777777" w:rsidR="008D5C32" w:rsidRPr="008D5C32" w:rsidRDefault="008D5C32" w:rsidP="00D67AA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8D5C32">
              <w:rPr>
                <w:rFonts w:eastAsia="Times New Roman"/>
                <w:color w:val="000000"/>
                <w:sz w:val="20"/>
                <w:szCs w:val="20"/>
              </w:rPr>
              <w:t>In 'S1' the weights are equal; in 'S2' the diversity node was weighted 50 while endangerment and marketability were each weighted 25; in 'S3' marketability was weighted 50 while diversity and endangerment were each weighted 25; in 'S4' endangerment was weighted 50, diversity 30 and marketability 20.</w:t>
            </w:r>
          </w:p>
        </w:tc>
      </w:tr>
      <w:tr w:rsidR="008D5C32" w:rsidRPr="008D5C32" w14:paraId="4C7DCC1E" w14:textId="77777777" w:rsidTr="00D67AAD">
        <w:trPr>
          <w:trHeight w:val="300"/>
          <w:jc w:val="center"/>
        </w:trPr>
        <w:tc>
          <w:tcPr>
            <w:tcW w:w="8300" w:type="dxa"/>
            <w:gridSpan w:val="6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7BCAE76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8D5C32" w:rsidRPr="008D5C32" w14:paraId="27A1F46B" w14:textId="77777777" w:rsidTr="00D67AAD">
        <w:trPr>
          <w:trHeight w:val="300"/>
          <w:jc w:val="center"/>
        </w:trPr>
        <w:tc>
          <w:tcPr>
            <w:tcW w:w="8300" w:type="dxa"/>
            <w:gridSpan w:val="6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10C8048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8D5C32" w:rsidRPr="008D5C32" w14:paraId="764E6A84" w14:textId="77777777" w:rsidTr="00D67AAD">
        <w:trPr>
          <w:trHeight w:val="300"/>
          <w:jc w:val="center"/>
        </w:trPr>
        <w:tc>
          <w:tcPr>
            <w:tcW w:w="8300" w:type="dxa"/>
            <w:gridSpan w:val="6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B2A716F" w14:textId="77777777" w:rsidR="008D5C32" w:rsidRPr="008D5C32" w:rsidRDefault="008D5C32" w:rsidP="008D5C32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</w:tbl>
    <w:p w14:paraId="395936D3" w14:textId="77777777" w:rsidR="008D5C32" w:rsidRPr="00EF4567" w:rsidRDefault="008D5C32" w:rsidP="00E958A6"/>
    <w:p w14:paraId="2E9913A5" w14:textId="77777777" w:rsidR="00C250D1" w:rsidRPr="002461F7" w:rsidRDefault="00C250D1" w:rsidP="00D72A4D"/>
    <w:sectPr w:rsidR="00C250D1" w:rsidRPr="002461F7" w:rsidSect="003F2A5F">
      <w:headerReference w:type="default" r:id="rId14"/>
      <w:footerReference w:type="default" r:id="rId15"/>
      <w:type w:val="continuous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26E50E" w14:textId="77777777" w:rsidR="00495268" w:rsidRDefault="00495268" w:rsidP="00E553AB">
      <w:r>
        <w:separator/>
      </w:r>
    </w:p>
  </w:endnote>
  <w:endnote w:type="continuationSeparator" w:id="0">
    <w:p w14:paraId="5DC65C8C" w14:textId="77777777" w:rsidR="00495268" w:rsidRDefault="00495268" w:rsidP="00E553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E41F40" w14:textId="14BDA782" w:rsidR="00DB59A6" w:rsidRDefault="00DB59A6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B04992">
      <w:rPr>
        <w:noProof/>
      </w:rPr>
      <w:t>10</w:t>
    </w:r>
    <w:r>
      <w:fldChar w:fldCharType="end"/>
    </w:r>
  </w:p>
  <w:p w14:paraId="438FBD4E" w14:textId="77777777" w:rsidR="00DB59A6" w:rsidRDefault="00DB59A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CB5FFC" w14:textId="77777777" w:rsidR="00495268" w:rsidRDefault="00495268" w:rsidP="00E553AB">
      <w:r>
        <w:separator/>
      </w:r>
    </w:p>
  </w:footnote>
  <w:footnote w:type="continuationSeparator" w:id="0">
    <w:p w14:paraId="1CB751FC" w14:textId="77777777" w:rsidR="00495268" w:rsidRDefault="00495268" w:rsidP="00E553A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E86B6F" w14:textId="7A0BBE94" w:rsidR="00E04FAB" w:rsidRPr="00E04FAB" w:rsidRDefault="00E04FAB" w:rsidP="00E04FAB">
    <w:pPr>
      <w:pStyle w:val="Header"/>
    </w:pPr>
    <w:r>
      <w:rPr>
        <w:noProof/>
        <w:lang w:val="en-GB"/>
      </w:rPr>
      <w:drawing>
        <wp:inline distT="0" distB="0" distL="0" distR="0" wp14:anchorId="2F9B1A32" wp14:editId="6C48AF54">
          <wp:extent cx="1382395" cy="496570"/>
          <wp:effectExtent l="0" t="0" r="8255" b="0"/>
          <wp:docPr id="7" name="Picture 7" descr="C:\Users\Elaine.Scott\Documents\LaTex\____TEST____Frontiers_LaTeX_Templates_V2.5\Frontiers LaTeX (Science, Health and Engineering) V2.5 - with Supplementary material (V1.2)\logo1.jp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" name="Picture 7" descr="C:\Users\Elaine.Scott\Documents\LaTex\____TEST____Frontiers_LaTeX_Templates_V2.5\Frontiers LaTeX (Science, Health and Engineering) V2.5 - with Supplementary material (V1.2)\logo1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382395" cy="4965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57C18"/>
    <w:multiLevelType w:val="hybridMultilevel"/>
    <w:tmpl w:val="CB122E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0E92029"/>
    <w:multiLevelType w:val="hybridMultilevel"/>
    <w:tmpl w:val="07BC0A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F12F7E"/>
    <w:multiLevelType w:val="hybridMultilevel"/>
    <w:tmpl w:val="4ACCE2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E25936"/>
    <w:multiLevelType w:val="hybridMultilevel"/>
    <w:tmpl w:val="D70094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764717"/>
    <w:multiLevelType w:val="hybridMultilevel"/>
    <w:tmpl w:val="DC8801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EC73E2"/>
    <w:multiLevelType w:val="hybridMultilevel"/>
    <w:tmpl w:val="30DA97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1D26124"/>
    <w:multiLevelType w:val="hybridMultilevel"/>
    <w:tmpl w:val="03E819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B40321"/>
    <w:multiLevelType w:val="hybridMultilevel"/>
    <w:tmpl w:val="2F9018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6F660E8"/>
    <w:multiLevelType w:val="multilevel"/>
    <w:tmpl w:val="F33E3BE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328559F"/>
    <w:multiLevelType w:val="hybridMultilevel"/>
    <w:tmpl w:val="0D26BA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3D52B54"/>
    <w:multiLevelType w:val="multilevel"/>
    <w:tmpl w:val="6E9A71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1" w15:restartNumberingAfterBreak="0">
    <w:nsid w:val="355113BE"/>
    <w:multiLevelType w:val="hybridMultilevel"/>
    <w:tmpl w:val="42AE74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58A3BC0"/>
    <w:multiLevelType w:val="hybridMultilevel"/>
    <w:tmpl w:val="025CE8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60404E4"/>
    <w:multiLevelType w:val="hybridMultilevel"/>
    <w:tmpl w:val="8FD6A3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7A3389D"/>
    <w:multiLevelType w:val="hybridMultilevel"/>
    <w:tmpl w:val="25A800C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195249C"/>
    <w:multiLevelType w:val="hybridMultilevel"/>
    <w:tmpl w:val="E54EA3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A350930"/>
    <w:multiLevelType w:val="multilevel"/>
    <w:tmpl w:val="F33E3BE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4E5A2738"/>
    <w:multiLevelType w:val="hybridMultilevel"/>
    <w:tmpl w:val="50F2E6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2B77107"/>
    <w:multiLevelType w:val="multilevel"/>
    <w:tmpl w:val="6E9A71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9" w15:restartNumberingAfterBreak="0">
    <w:nsid w:val="52C10C9F"/>
    <w:multiLevelType w:val="hybridMultilevel"/>
    <w:tmpl w:val="A9F4AA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5014853"/>
    <w:multiLevelType w:val="hybridMultilevel"/>
    <w:tmpl w:val="B11E59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5D173CC"/>
    <w:multiLevelType w:val="multilevel"/>
    <w:tmpl w:val="494EC8F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2" w15:restartNumberingAfterBreak="0">
    <w:nsid w:val="57397BBC"/>
    <w:multiLevelType w:val="hybridMultilevel"/>
    <w:tmpl w:val="676E621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C305C18"/>
    <w:multiLevelType w:val="hybridMultilevel"/>
    <w:tmpl w:val="AC8C0A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1791A10"/>
    <w:multiLevelType w:val="multilevel"/>
    <w:tmpl w:val="29DC515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5" w15:restartNumberingAfterBreak="0">
    <w:nsid w:val="66AC217E"/>
    <w:multiLevelType w:val="hybridMultilevel"/>
    <w:tmpl w:val="4CD05246"/>
    <w:lvl w:ilvl="0" w:tplc="08090001">
      <w:start w:val="1"/>
      <w:numFmt w:val="bullet"/>
      <w:lvlText w:val=""/>
      <w:lvlJc w:val="left"/>
      <w:pPr>
        <w:ind w:left="101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3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5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7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9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1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3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5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72" w:hanging="360"/>
      </w:pPr>
      <w:rPr>
        <w:rFonts w:ascii="Wingdings" w:hAnsi="Wingdings" w:hint="default"/>
      </w:rPr>
    </w:lvl>
  </w:abstractNum>
  <w:abstractNum w:abstractNumId="26" w15:restartNumberingAfterBreak="0">
    <w:nsid w:val="70EB3489"/>
    <w:multiLevelType w:val="hybridMultilevel"/>
    <w:tmpl w:val="684A50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26D0B1D"/>
    <w:multiLevelType w:val="hybridMultilevel"/>
    <w:tmpl w:val="A78E8C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60A264C"/>
    <w:multiLevelType w:val="hybridMultilevel"/>
    <w:tmpl w:val="D92ABE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7152F2C"/>
    <w:multiLevelType w:val="hybridMultilevel"/>
    <w:tmpl w:val="C6B832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8CE513E"/>
    <w:multiLevelType w:val="multilevel"/>
    <w:tmpl w:val="165E559E"/>
    <w:lvl w:ilvl="0">
      <w:start w:val="4"/>
      <w:numFmt w:val="decimal"/>
      <w:lvlText w:val="%1"/>
      <w:lvlJc w:val="left"/>
      <w:pPr>
        <w:ind w:left="360" w:hanging="360"/>
      </w:pPr>
      <w:rPr>
        <w:rFonts w:eastAsia="Calibri" w:hint="default"/>
        <w:i w:val="0"/>
        <w:sz w:val="22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eastAsia="Calibri" w:hint="default"/>
        <w:i w:val="0"/>
        <w:sz w:val="22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eastAsia="Calibri" w:hint="default"/>
        <w:i w:val="0"/>
        <w:sz w:val="22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eastAsia="Calibri" w:hint="default"/>
        <w:i w:val="0"/>
        <w:sz w:val="22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eastAsia="Calibri" w:hint="default"/>
        <w:i w:val="0"/>
        <w:sz w:val="22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eastAsia="Calibri" w:hint="default"/>
        <w:i w:val="0"/>
        <w:sz w:val="22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eastAsia="Calibri" w:hint="default"/>
        <w:i w:val="0"/>
        <w:sz w:val="22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eastAsia="Calibri" w:hint="default"/>
        <w:i w:val="0"/>
        <w:sz w:val="22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eastAsia="Calibri" w:hint="default"/>
        <w:i w:val="0"/>
        <w:sz w:val="22"/>
      </w:rPr>
    </w:lvl>
  </w:abstractNum>
  <w:abstractNum w:abstractNumId="31" w15:restartNumberingAfterBreak="0">
    <w:nsid w:val="7B5F48FB"/>
    <w:multiLevelType w:val="multilevel"/>
    <w:tmpl w:val="1FCA1470"/>
    <w:lvl w:ilvl="0">
      <w:start w:val="4"/>
      <w:numFmt w:val="decimal"/>
      <w:lvlText w:val="%1"/>
      <w:lvlJc w:val="left"/>
      <w:pPr>
        <w:ind w:left="360" w:hanging="360"/>
      </w:pPr>
      <w:rPr>
        <w:rFonts w:eastAsia="Calibri" w:hint="default"/>
        <w:i w:val="0"/>
        <w:sz w:val="22"/>
      </w:rPr>
    </w:lvl>
    <w:lvl w:ilvl="1">
      <w:start w:val="4"/>
      <w:numFmt w:val="decimal"/>
      <w:lvlText w:val="%1.%2"/>
      <w:lvlJc w:val="left"/>
      <w:pPr>
        <w:ind w:left="1080" w:hanging="360"/>
      </w:pPr>
      <w:rPr>
        <w:rFonts w:eastAsia="Calibri" w:hint="default"/>
        <w:i w:val="0"/>
        <w:sz w:val="22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eastAsia="Calibri" w:hint="default"/>
        <w:i w:val="0"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eastAsia="Calibri" w:hint="default"/>
        <w:i w:val="0"/>
        <w:sz w:val="22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eastAsia="Calibri" w:hint="default"/>
        <w:i w:val="0"/>
        <w:sz w:val="22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eastAsia="Calibri" w:hint="default"/>
        <w:i w:val="0"/>
        <w:sz w:val="22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eastAsia="Calibri" w:hint="default"/>
        <w:i w:val="0"/>
        <w:sz w:val="22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eastAsia="Calibri" w:hint="default"/>
        <w:i w:val="0"/>
        <w:sz w:val="22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eastAsia="Calibri" w:hint="default"/>
        <w:i w:val="0"/>
        <w:sz w:val="22"/>
      </w:rPr>
    </w:lvl>
  </w:abstractNum>
  <w:num w:numId="1">
    <w:abstractNumId w:val="18"/>
  </w:num>
  <w:num w:numId="2">
    <w:abstractNumId w:val="12"/>
  </w:num>
  <w:num w:numId="3">
    <w:abstractNumId w:val="17"/>
  </w:num>
  <w:num w:numId="4">
    <w:abstractNumId w:val="11"/>
  </w:num>
  <w:num w:numId="5">
    <w:abstractNumId w:val="2"/>
  </w:num>
  <w:num w:numId="6">
    <w:abstractNumId w:val="25"/>
  </w:num>
  <w:num w:numId="7">
    <w:abstractNumId w:val="3"/>
  </w:num>
  <w:num w:numId="8">
    <w:abstractNumId w:val="20"/>
  </w:num>
  <w:num w:numId="9">
    <w:abstractNumId w:val="5"/>
  </w:num>
  <w:num w:numId="10">
    <w:abstractNumId w:val="13"/>
  </w:num>
  <w:num w:numId="11">
    <w:abstractNumId w:val="6"/>
  </w:num>
  <w:num w:numId="12">
    <w:abstractNumId w:val="14"/>
  </w:num>
  <w:num w:numId="13">
    <w:abstractNumId w:val="9"/>
  </w:num>
  <w:num w:numId="14">
    <w:abstractNumId w:val="24"/>
  </w:num>
  <w:num w:numId="15">
    <w:abstractNumId w:val="8"/>
  </w:num>
  <w:num w:numId="16">
    <w:abstractNumId w:val="22"/>
  </w:num>
  <w:num w:numId="17">
    <w:abstractNumId w:val="30"/>
  </w:num>
  <w:num w:numId="18">
    <w:abstractNumId w:val="4"/>
  </w:num>
  <w:num w:numId="19">
    <w:abstractNumId w:val="23"/>
  </w:num>
  <w:num w:numId="20">
    <w:abstractNumId w:val="16"/>
  </w:num>
  <w:num w:numId="21">
    <w:abstractNumId w:val="28"/>
  </w:num>
  <w:num w:numId="22">
    <w:abstractNumId w:val="15"/>
  </w:num>
  <w:num w:numId="23">
    <w:abstractNumId w:val="29"/>
  </w:num>
  <w:num w:numId="24">
    <w:abstractNumId w:val="7"/>
  </w:num>
  <w:num w:numId="25">
    <w:abstractNumId w:val="27"/>
  </w:num>
  <w:num w:numId="26">
    <w:abstractNumId w:val="1"/>
  </w:num>
  <w:num w:numId="27">
    <w:abstractNumId w:val="26"/>
  </w:num>
  <w:num w:numId="28">
    <w:abstractNumId w:val="0"/>
  </w:num>
  <w:num w:numId="29">
    <w:abstractNumId w:val="19"/>
  </w:num>
  <w:num w:numId="30">
    <w:abstractNumId w:val="10"/>
  </w:num>
  <w:num w:numId="31">
    <w:abstractNumId w:val="21"/>
  </w:num>
  <w:num w:numId="32">
    <w:abstractNumId w:val="31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/ENInstantFormat&gt;"/>
  </w:docVars>
  <w:rsids>
    <w:rsidRoot w:val="00E553AB"/>
    <w:rsid w:val="00000423"/>
    <w:rsid w:val="00000E6B"/>
    <w:rsid w:val="000018D3"/>
    <w:rsid w:val="00001B0F"/>
    <w:rsid w:val="0000201C"/>
    <w:rsid w:val="00002935"/>
    <w:rsid w:val="000029DC"/>
    <w:rsid w:val="000032F4"/>
    <w:rsid w:val="00003554"/>
    <w:rsid w:val="00004506"/>
    <w:rsid w:val="0000538C"/>
    <w:rsid w:val="00007043"/>
    <w:rsid w:val="00012A7F"/>
    <w:rsid w:val="0001347A"/>
    <w:rsid w:val="00013705"/>
    <w:rsid w:val="00015B39"/>
    <w:rsid w:val="00015F24"/>
    <w:rsid w:val="000165FC"/>
    <w:rsid w:val="00017A5F"/>
    <w:rsid w:val="00017BBC"/>
    <w:rsid w:val="000201F2"/>
    <w:rsid w:val="000205B2"/>
    <w:rsid w:val="0002165B"/>
    <w:rsid w:val="0002190E"/>
    <w:rsid w:val="00021DEF"/>
    <w:rsid w:val="000222F9"/>
    <w:rsid w:val="00024FE5"/>
    <w:rsid w:val="000252C5"/>
    <w:rsid w:val="00025F8E"/>
    <w:rsid w:val="00026532"/>
    <w:rsid w:val="00026EC0"/>
    <w:rsid w:val="00027CDC"/>
    <w:rsid w:val="00030396"/>
    <w:rsid w:val="000306B8"/>
    <w:rsid w:val="00032A0A"/>
    <w:rsid w:val="00032B85"/>
    <w:rsid w:val="00033813"/>
    <w:rsid w:val="00033952"/>
    <w:rsid w:val="000341F4"/>
    <w:rsid w:val="00035CCD"/>
    <w:rsid w:val="00035D87"/>
    <w:rsid w:val="00035F08"/>
    <w:rsid w:val="00036ABF"/>
    <w:rsid w:val="00037865"/>
    <w:rsid w:val="000412EE"/>
    <w:rsid w:val="00044475"/>
    <w:rsid w:val="00044DA8"/>
    <w:rsid w:val="00045C46"/>
    <w:rsid w:val="00046533"/>
    <w:rsid w:val="000474BC"/>
    <w:rsid w:val="00047F02"/>
    <w:rsid w:val="00051500"/>
    <w:rsid w:val="00052900"/>
    <w:rsid w:val="00052D60"/>
    <w:rsid w:val="000537E4"/>
    <w:rsid w:val="00053A9A"/>
    <w:rsid w:val="0005594D"/>
    <w:rsid w:val="00056FCC"/>
    <w:rsid w:val="000576CE"/>
    <w:rsid w:val="00065005"/>
    <w:rsid w:val="00065B29"/>
    <w:rsid w:val="000660DA"/>
    <w:rsid w:val="0006643E"/>
    <w:rsid w:val="000664CF"/>
    <w:rsid w:val="00066509"/>
    <w:rsid w:val="00066A3B"/>
    <w:rsid w:val="000700AD"/>
    <w:rsid w:val="000706C0"/>
    <w:rsid w:val="00071152"/>
    <w:rsid w:val="0007189C"/>
    <w:rsid w:val="000735C3"/>
    <w:rsid w:val="000758F2"/>
    <w:rsid w:val="00075F3D"/>
    <w:rsid w:val="00076941"/>
    <w:rsid w:val="000778FC"/>
    <w:rsid w:val="00080836"/>
    <w:rsid w:val="00080DAC"/>
    <w:rsid w:val="000814D5"/>
    <w:rsid w:val="00082232"/>
    <w:rsid w:val="00082401"/>
    <w:rsid w:val="00082421"/>
    <w:rsid w:val="00082747"/>
    <w:rsid w:val="00082B9C"/>
    <w:rsid w:val="00083ADA"/>
    <w:rsid w:val="00084666"/>
    <w:rsid w:val="00084A3E"/>
    <w:rsid w:val="00084AE9"/>
    <w:rsid w:val="00086490"/>
    <w:rsid w:val="0008718F"/>
    <w:rsid w:val="00087596"/>
    <w:rsid w:val="00087F89"/>
    <w:rsid w:val="0009036B"/>
    <w:rsid w:val="0009169C"/>
    <w:rsid w:val="000920A8"/>
    <w:rsid w:val="00092458"/>
    <w:rsid w:val="00092E77"/>
    <w:rsid w:val="00093265"/>
    <w:rsid w:val="0009343A"/>
    <w:rsid w:val="00095602"/>
    <w:rsid w:val="000958E0"/>
    <w:rsid w:val="00095E5C"/>
    <w:rsid w:val="00096C87"/>
    <w:rsid w:val="000970B3"/>
    <w:rsid w:val="000978DD"/>
    <w:rsid w:val="000A00EC"/>
    <w:rsid w:val="000A0D2C"/>
    <w:rsid w:val="000A25A9"/>
    <w:rsid w:val="000A2DCA"/>
    <w:rsid w:val="000A5911"/>
    <w:rsid w:val="000A7E51"/>
    <w:rsid w:val="000B00DE"/>
    <w:rsid w:val="000B03C9"/>
    <w:rsid w:val="000B1FC5"/>
    <w:rsid w:val="000B2E40"/>
    <w:rsid w:val="000B403D"/>
    <w:rsid w:val="000B5249"/>
    <w:rsid w:val="000B6E27"/>
    <w:rsid w:val="000B6F0F"/>
    <w:rsid w:val="000B72C4"/>
    <w:rsid w:val="000B7542"/>
    <w:rsid w:val="000B7720"/>
    <w:rsid w:val="000B7DC6"/>
    <w:rsid w:val="000C0750"/>
    <w:rsid w:val="000C2E12"/>
    <w:rsid w:val="000C3075"/>
    <w:rsid w:val="000C43AC"/>
    <w:rsid w:val="000C4A0F"/>
    <w:rsid w:val="000C519C"/>
    <w:rsid w:val="000C77F2"/>
    <w:rsid w:val="000D0B4E"/>
    <w:rsid w:val="000D10E8"/>
    <w:rsid w:val="000D2484"/>
    <w:rsid w:val="000D2987"/>
    <w:rsid w:val="000D2B43"/>
    <w:rsid w:val="000D3390"/>
    <w:rsid w:val="000D3AB9"/>
    <w:rsid w:val="000D42DD"/>
    <w:rsid w:val="000D43CF"/>
    <w:rsid w:val="000D5316"/>
    <w:rsid w:val="000D670A"/>
    <w:rsid w:val="000D6D43"/>
    <w:rsid w:val="000D7955"/>
    <w:rsid w:val="000E0972"/>
    <w:rsid w:val="000E0F3B"/>
    <w:rsid w:val="000E116F"/>
    <w:rsid w:val="000E1E6E"/>
    <w:rsid w:val="000E1F10"/>
    <w:rsid w:val="000E4072"/>
    <w:rsid w:val="000E5429"/>
    <w:rsid w:val="000E5905"/>
    <w:rsid w:val="000E710A"/>
    <w:rsid w:val="000F0128"/>
    <w:rsid w:val="000F1B10"/>
    <w:rsid w:val="000F2A03"/>
    <w:rsid w:val="000F3520"/>
    <w:rsid w:val="000F38C5"/>
    <w:rsid w:val="000F39D0"/>
    <w:rsid w:val="000F4B24"/>
    <w:rsid w:val="000F5010"/>
    <w:rsid w:val="000F587A"/>
    <w:rsid w:val="000F604A"/>
    <w:rsid w:val="000F662A"/>
    <w:rsid w:val="0010058B"/>
    <w:rsid w:val="00100A2A"/>
    <w:rsid w:val="00102AC9"/>
    <w:rsid w:val="00103E04"/>
    <w:rsid w:val="001044EE"/>
    <w:rsid w:val="0010485B"/>
    <w:rsid w:val="00104B97"/>
    <w:rsid w:val="001067F6"/>
    <w:rsid w:val="00106CD2"/>
    <w:rsid w:val="00107716"/>
    <w:rsid w:val="00107F90"/>
    <w:rsid w:val="00110836"/>
    <w:rsid w:val="00110E62"/>
    <w:rsid w:val="00111BF5"/>
    <w:rsid w:val="00111CE4"/>
    <w:rsid w:val="00111FD8"/>
    <w:rsid w:val="00112CBB"/>
    <w:rsid w:val="00112DBC"/>
    <w:rsid w:val="0011366E"/>
    <w:rsid w:val="0011380C"/>
    <w:rsid w:val="00114FD7"/>
    <w:rsid w:val="0011504B"/>
    <w:rsid w:val="00117E65"/>
    <w:rsid w:val="00120251"/>
    <w:rsid w:val="00120478"/>
    <w:rsid w:val="0012166E"/>
    <w:rsid w:val="001234CD"/>
    <w:rsid w:val="00125253"/>
    <w:rsid w:val="00125CCD"/>
    <w:rsid w:val="00126BF3"/>
    <w:rsid w:val="00126FA4"/>
    <w:rsid w:val="001271EB"/>
    <w:rsid w:val="0012774E"/>
    <w:rsid w:val="0013126C"/>
    <w:rsid w:val="001315AA"/>
    <w:rsid w:val="00131AF5"/>
    <w:rsid w:val="0013336C"/>
    <w:rsid w:val="00133C58"/>
    <w:rsid w:val="0013586A"/>
    <w:rsid w:val="001369A8"/>
    <w:rsid w:val="00136AB7"/>
    <w:rsid w:val="001371F8"/>
    <w:rsid w:val="0013768B"/>
    <w:rsid w:val="001377EA"/>
    <w:rsid w:val="00140125"/>
    <w:rsid w:val="00140751"/>
    <w:rsid w:val="00140BF7"/>
    <w:rsid w:val="001411F6"/>
    <w:rsid w:val="00142B62"/>
    <w:rsid w:val="00142CE2"/>
    <w:rsid w:val="00142F10"/>
    <w:rsid w:val="00144648"/>
    <w:rsid w:val="00145E65"/>
    <w:rsid w:val="00147DCD"/>
    <w:rsid w:val="00152535"/>
    <w:rsid w:val="00152662"/>
    <w:rsid w:val="001551ED"/>
    <w:rsid w:val="001565B2"/>
    <w:rsid w:val="00157B40"/>
    <w:rsid w:val="00160FAC"/>
    <w:rsid w:val="001616F6"/>
    <w:rsid w:val="0016172C"/>
    <w:rsid w:val="00163EC7"/>
    <w:rsid w:val="00164E1E"/>
    <w:rsid w:val="00165A0E"/>
    <w:rsid w:val="00165F99"/>
    <w:rsid w:val="00166A03"/>
    <w:rsid w:val="00171BFE"/>
    <w:rsid w:val="0017209A"/>
    <w:rsid w:val="00172214"/>
    <w:rsid w:val="00172D21"/>
    <w:rsid w:val="00175EFB"/>
    <w:rsid w:val="00176755"/>
    <w:rsid w:val="0017678F"/>
    <w:rsid w:val="00176BBC"/>
    <w:rsid w:val="00176D8A"/>
    <w:rsid w:val="0017762B"/>
    <w:rsid w:val="00180D03"/>
    <w:rsid w:val="001814F1"/>
    <w:rsid w:val="00184043"/>
    <w:rsid w:val="00184B1E"/>
    <w:rsid w:val="00186BF4"/>
    <w:rsid w:val="00186F16"/>
    <w:rsid w:val="001871EA"/>
    <w:rsid w:val="00190719"/>
    <w:rsid w:val="00193269"/>
    <w:rsid w:val="00193A16"/>
    <w:rsid w:val="00194195"/>
    <w:rsid w:val="001941F3"/>
    <w:rsid w:val="00194F70"/>
    <w:rsid w:val="001953A6"/>
    <w:rsid w:val="001956F5"/>
    <w:rsid w:val="001959BC"/>
    <w:rsid w:val="001A14A8"/>
    <w:rsid w:val="001A2B90"/>
    <w:rsid w:val="001A3924"/>
    <w:rsid w:val="001A3971"/>
    <w:rsid w:val="001A3C50"/>
    <w:rsid w:val="001A5758"/>
    <w:rsid w:val="001A578C"/>
    <w:rsid w:val="001A5AB1"/>
    <w:rsid w:val="001A60B7"/>
    <w:rsid w:val="001A6C45"/>
    <w:rsid w:val="001A74E5"/>
    <w:rsid w:val="001A79F5"/>
    <w:rsid w:val="001B1E8F"/>
    <w:rsid w:val="001B270B"/>
    <w:rsid w:val="001B2B17"/>
    <w:rsid w:val="001B325E"/>
    <w:rsid w:val="001B39A5"/>
    <w:rsid w:val="001B3D31"/>
    <w:rsid w:val="001B44C5"/>
    <w:rsid w:val="001B48E7"/>
    <w:rsid w:val="001B4B21"/>
    <w:rsid w:val="001B4C38"/>
    <w:rsid w:val="001B5E32"/>
    <w:rsid w:val="001B6B5B"/>
    <w:rsid w:val="001B74F5"/>
    <w:rsid w:val="001C0E23"/>
    <w:rsid w:val="001C272E"/>
    <w:rsid w:val="001C2AB9"/>
    <w:rsid w:val="001C4777"/>
    <w:rsid w:val="001C4950"/>
    <w:rsid w:val="001C6022"/>
    <w:rsid w:val="001C65E3"/>
    <w:rsid w:val="001C67DB"/>
    <w:rsid w:val="001C6A92"/>
    <w:rsid w:val="001C7198"/>
    <w:rsid w:val="001D0492"/>
    <w:rsid w:val="001D1531"/>
    <w:rsid w:val="001D1994"/>
    <w:rsid w:val="001D1CE1"/>
    <w:rsid w:val="001D2A0C"/>
    <w:rsid w:val="001D37A6"/>
    <w:rsid w:val="001D3CE6"/>
    <w:rsid w:val="001D4953"/>
    <w:rsid w:val="001D4F24"/>
    <w:rsid w:val="001D567B"/>
    <w:rsid w:val="001D5FEA"/>
    <w:rsid w:val="001D62CD"/>
    <w:rsid w:val="001D663C"/>
    <w:rsid w:val="001D7098"/>
    <w:rsid w:val="001D7CF0"/>
    <w:rsid w:val="001E040E"/>
    <w:rsid w:val="001E123E"/>
    <w:rsid w:val="001E1B14"/>
    <w:rsid w:val="001E1BB8"/>
    <w:rsid w:val="001E3766"/>
    <w:rsid w:val="001E4954"/>
    <w:rsid w:val="001E627E"/>
    <w:rsid w:val="001E66EA"/>
    <w:rsid w:val="001E6FFF"/>
    <w:rsid w:val="001E7916"/>
    <w:rsid w:val="001F0532"/>
    <w:rsid w:val="001F0D69"/>
    <w:rsid w:val="001F1438"/>
    <w:rsid w:val="001F1F60"/>
    <w:rsid w:val="001F2109"/>
    <w:rsid w:val="001F2CA8"/>
    <w:rsid w:val="001F4AD7"/>
    <w:rsid w:val="001F6298"/>
    <w:rsid w:val="001F6566"/>
    <w:rsid w:val="001F6620"/>
    <w:rsid w:val="001F690B"/>
    <w:rsid w:val="001F6E9C"/>
    <w:rsid w:val="001F7787"/>
    <w:rsid w:val="001F7E66"/>
    <w:rsid w:val="00201D70"/>
    <w:rsid w:val="002030F5"/>
    <w:rsid w:val="00205FF1"/>
    <w:rsid w:val="00206AA9"/>
    <w:rsid w:val="002075FF"/>
    <w:rsid w:val="00207EF4"/>
    <w:rsid w:val="0021019A"/>
    <w:rsid w:val="00211562"/>
    <w:rsid w:val="00211FC4"/>
    <w:rsid w:val="0021201C"/>
    <w:rsid w:val="00212DFF"/>
    <w:rsid w:val="00214997"/>
    <w:rsid w:val="002153AB"/>
    <w:rsid w:val="0021565A"/>
    <w:rsid w:val="00215677"/>
    <w:rsid w:val="00215F72"/>
    <w:rsid w:val="00220ED8"/>
    <w:rsid w:val="002217F7"/>
    <w:rsid w:val="00222238"/>
    <w:rsid w:val="002224E5"/>
    <w:rsid w:val="00223154"/>
    <w:rsid w:val="00223B9A"/>
    <w:rsid w:val="00223E08"/>
    <w:rsid w:val="002241CC"/>
    <w:rsid w:val="00224677"/>
    <w:rsid w:val="00224B36"/>
    <w:rsid w:val="00227224"/>
    <w:rsid w:val="002273F2"/>
    <w:rsid w:val="0023021A"/>
    <w:rsid w:val="002318FB"/>
    <w:rsid w:val="0023220E"/>
    <w:rsid w:val="0023223E"/>
    <w:rsid w:val="00232444"/>
    <w:rsid w:val="00232E95"/>
    <w:rsid w:val="00233793"/>
    <w:rsid w:val="00233CB7"/>
    <w:rsid w:val="00233F21"/>
    <w:rsid w:val="002355C9"/>
    <w:rsid w:val="00235E6E"/>
    <w:rsid w:val="00237089"/>
    <w:rsid w:val="0023790B"/>
    <w:rsid w:val="00240818"/>
    <w:rsid w:val="00241242"/>
    <w:rsid w:val="002416E5"/>
    <w:rsid w:val="00241A5A"/>
    <w:rsid w:val="00241A96"/>
    <w:rsid w:val="00242505"/>
    <w:rsid w:val="00245CEF"/>
    <w:rsid w:val="00245F73"/>
    <w:rsid w:val="00245F9E"/>
    <w:rsid w:val="002461F7"/>
    <w:rsid w:val="002474DD"/>
    <w:rsid w:val="00247667"/>
    <w:rsid w:val="002476D4"/>
    <w:rsid w:val="00247A95"/>
    <w:rsid w:val="0025033C"/>
    <w:rsid w:val="0025060C"/>
    <w:rsid w:val="00250AF1"/>
    <w:rsid w:val="00250B28"/>
    <w:rsid w:val="002511B9"/>
    <w:rsid w:val="002525AE"/>
    <w:rsid w:val="00253166"/>
    <w:rsid w:val="002532E0"/>
    <w:rsid w:val="00253C07"/>
    <w:rsid w:val="00254B9E"/>
    <w:rsid w:val="00254D1B"/>
    <w:rsid w:val="00254DDC"/>
    <w:rsid w:val="0025628D"/>
    <w:rsid w:val="00256A7D"/>
    <w:rsid w:val="00257462"/>
    <w:rsid w:val="0026058B"/>
    <w:rsid w:val="00260EAA"/>
    <w:rsid w:val="0026148F"/>
    <w:rsid w:val="0026161A"/>
    <w:rsid w:val="00261655"/>
    <w:rsid w:val="0026168F"/>
    <w:rsid w:val="00261706"/>
    <w:rsid w:val="00262AA6"/>
    <w:rsid w:val="00264348"/>
    <w:rsid w:val="00264518"/>
    <w:rsid w:val="0026471F"/>
    <w:rsid w:val="002651AF"/>
    <w:rsid w:val="002667AD"/>
    <w:rsid w:val="00270878"/>
    <w:rsid w:val="002708AA"/>
    <w:rsid w:val="00272E66"/>
    <w:rsid w:val="00273705"/>
    <w:rsid w:val="00273717"/>
    <w:rsid w:val="00273F1E"/>
    <w:rsid w:val="00274770"/>
    <w:rsid w:val="00274DA2"/>
    <w:rsid w:val="00274E97"/>
    <w:rsid w:val="0027519C"/>
    <w:rsid w:val="0027670D"/>
    <w:rsid w:val="00280459"/>
    <w:rsid w:val="002809AA"/>
    <w:rsid w:val="002809D2"/>
    <w:rsid w:val="002809E0"/>
    <w:rsid w:val="00280B73"/>
    <w:rsid w:val="002819CB"/>
    <w:rsid w:val="0028290F"/>
    <w:rsid w:val="002829A0"/>
    <w:rsid w:val="00282D84"/>
    <w:rsid w:val="00283CB5"/>
    <w:rsid w:val="00285032"/>
    <w:rsid w:val="0028503E"/>
    <w:rsid w:val="00285826"/>
    <w:rsid w:val="00285A6B"/>
    <w:rsid w:val="00285BB7"/>
    <w:rsid w:val="002865A6"/>
    <w:rsid w:val="002869FD"/>
    <w:rsid w:val="002871A9"/>
    <w:rsid w:val="002872CF"/>
    <w:rsid w:val="00293253"/>
    <w:rsid w:val="0029558E"/>
    <w:rsid w:val="002965B4"/>
    <w:rsid w:val="0029680D"/>
    <w:rsid w:val="00296AE7"/>
    <w:rsid w:val="002974A8"/>
    <w:rsid w:val="00297728"/>
    <w:rsid w:val="0029784C"/>
    <w:rsid w:val="00297FFA"/>
    <w:rsid w:val="002A1A59"/>
    <w:rsid w:val="002A1E93"/>
    <w:rsid w:val="002A1F89"/>
    <w:rsid w:val="002A3445"/>
    <w:rsid w:val="002A3471"/>
    <w:rsid w:val="002A3F15"/>
    <w:rsid w:val="002A5999"/>
    <w:rsid w:val="002B0D5F"/>
    <w:rsid w:val="002B0F66"/>
    <w:rsid w:val="002B1441"/>
    <w:rsid w:val="002B155D"/>
    <w:rsid w:val="002B173E"/>
    <w:rsid w:val="002B2876"/>
    <w:rsid w:val="002B4F95"/>
    <w:rsid w:val="002B572B"/>
    <w:rsid w:val="002B5C82"/>
    <w:rsid w:val="002B6B00"/>
    <w:rsid w:val="002B706E"/>
    <w:rsid w:val="002B70C7"/>
    <w:rsid w:val="002B748C"/>
    <w:rsid w:val="002B77E0"/>
    <w:rsid w:val="002B7937"/>
    <w:rsid w:val="002C0454"/>
    <w:rsid w:val="002C061E"/>
    <w:rsid w:val="002C08D8"/>
    <w:rsid w:val="002C0908"/>
    <w:rsid w:val="002C1045"/>
    <w:rsid w:val="002C2A78"/>
    <w:rsid w:val="002C3BCC"/>
    <w:rsid w:val="002C4586"/>
    <w:rsid w:val="002C5205"/>
    <w:rsid w:val="002C5427"/>
    <w:rsid w:val="002C5E4A"/>
    <w:rsid w:val="002C74C5"/>
    <w:rsid w:val="002C7B10"/>
    <w:rsid w:val="002D0A20"/>
    <w:rsid w:val="002D0E51"/>
    <w:rsid w:val="002D241B"/>
    <w:rsid w:val="002D2DB6"/>
    <w:rsid w:val="002D30D0"/>
    <w:rsid w:val="002D477F"/>
    <w:rsid w:val="002D4D42"/>
    <w:rsid w:val="002D4F54"/>
    <w:rsid w:val="002E07C1"/>
    <w:rsid w:val="002E3998"/>
    <w:rsid w:val="002E418A"/>
    <w:rsid w:val="002E53C1"/>
    <w:rsid w:val="002E6181"/>
    <w:rsid w:val="002E6276"/>
    <w:rsid w:val="002E7D68"/>
    <w:rsid w:val="002F16D8"/>
    <w:rsid w:val="002F1E0E"/>
    <w:rsid w:val="002F34DE"/>
    <w:rsid w:val="002F3628"/>
    <w:rsid w:val="002F4E91"/>
    <w:rsid w:val="002F4FDF"/>
    <w:rsid w:val="002F5F0B"/>
    <w:rsid w:val="002F7560"/>
    <w:rsid w:val="00300C56"/>
    <w:rsid w:val="003017AC"/>
    <w:rsid w:val="00302FCB"/>
    <w:rsid w:val="003041C8"/>
    <w:rsid w:val="003044E2"/>
    <w:rsid w:val="00304D3D"/>
    <w:rsid w:val="0030641A"/>
    <w:rsid w:val="00306639"/>
    <w:rsid w:val="0030713B"/>
    <w:rsid w:val="0030749D"/>
    <w:rsid w:val="003108AA"/>
    <w:rsid w:val="00311083"/>
    <w:rsid w:val="0031141F"/>
    <w:rsid w:val="00311578"/>
    <w:rsid w:val="003120AC"/>
    <w:rsid w:val="003127EE"/>
    <w:rsid w:val="00312D59"/>
    <w:rsid w:val="003130C3"/>
    <w:rsid w:val="00313E5D"/>
    <w:rsid w:val="003144BA"/>
    <w:rsid w:val="0031611E"/>
    <w:rsid w:val="0031651E"/>
    <w:rsid w:val="00316824"/>
    <w:rsid w:val="00316CD2"/>
    <w:rsid w:val="003178B0"/>
    <w:rsid w:val="00321555"/>
    <w:rsid w:val="003217CD"/>
    <w:rsid w:val="00322614"/>
    <w:rsid w:val="003228F3"/>
    <w:rsid w:val="003234B2"/>
    <w:rsid w:val="003246D4"/>
    <w:rsid w:val="00325ABD"/>
    <w:rsid w:val="00325DA1"/>
    <w:rsid w:val="003269A2"/>
    <w:rsid w:val="00327920"/>
    <w:rsid w:val="00327B67"/>
    <w:rsid w:val="00327DB7"/>
    <w:rsid w:val="003317E2"/>
    <w:rsid w:val="00331868"/>
    <w:rsid w:val="00331DD2"/>
    <w:rsid w:val="00332C49"/>
    <w:rsid w:val="00333CFA"/>
    <w:rsid w:val="00334152"/>
    <w:rsid w:val="003351EC"/>
    <w:rsid w:val="003355D5"/>
    <w:rsid w:val="00335C15"/>
    <w:rsid w:val="003361A1"/>
    <w:rsid w:val="00336554"/>
    <w:rsid w:val="00336B20"/>
    <w:rsid w:val="00336E0A"/>
    <w:rsid w:val="00337EDE"/>
    <w:rsid w:val="0034292E"/>
    <w:rsid w:val="00343964"/>
    <w:rsid w:val="003446CA"/>
    <w:rsid w:val="00344B5C"/>
    <w:rsid w:val="00345B08"/>
    <w:rsid w:val="00345DED"/>
    <w:rsid w:val="00345F43"/>
    <w:rsid w:val="003473D6"/>
    <w:rsid w:val="003505F6"/>
    <w:rsid w:val="00350700"/>
    <w:rsid w:val="003508D4"/>
    <w:rsid w:val="00350B7B"/>
    <w:rsid w:val="003519C5"/>
    <w:rsid w:val="00352545"/>
    <w:rsid w:val="00352B68"/>
    <w:rsid w:val="0035463C"/>
    <w:rsid w:val="0035476E"/>
    <w:rsid w:val="00357154"/>
    <w:rsid w:val="003576BF"/>
    <w:rsid w:val="0036008D"/>
    <w:rsid w:val="00361428"/>
    <w:rsid w:val="0036200E"/>
    <w:rsid w:val="00362175"/>
    <w:rsid w:val="0036270F"/>
    <w:rsid w:val="00364035"/>
    <w:rsid w:val="00364B8E"/>
    <w:rsid w:val="003652EA"/>
    <w:rsid w:val="00365D3D"/>
    <w:rsid w:val="003660FE"/>
    <w:rsid w:val="00366470"/>
    <w:rsid w:val="00366CC9"/>
    <w:rsid w:val="00370C92"/>
    <w:rsid w:val="00371EFA"/>
    <w:rsid w:val="00372B08"/>
    <w:rsid w:val="00372D2E"/>
    <w:rsid w:val="00373208"/>
    <w:rsid w:val="003733CA"/>
    <w:rsid w:val="003747C2"/>
    <w:rsid w:val="003758FF"/>
    <w:rsid w:val="003767B7"/>
    <w:rsid w:val="003804FD"/>
    <w:rsid w:val="00380714"/>
    <w:rsid w:val="0038338A"/>
    <w:rsid w:val="00384A69"/>
    <w:rsid w:val="00384AB1"/>
    <w:rsid w:val="003850C1"/>
    <w:rsid w:val="00385D00"/>
    <w:rsid w:val="003864B1"/>
    <w:rsid w:val="003877F6"/>
    <w:rsid w:val="003879BC"/>
    <w:rsid w:val="00387F6F"/>
    <w:rsid w:val="00390F2E"/>
    <w:rsid w:val="0039154A"/>
    <w:rsid w:val="0039270C"/>
    <w:rsid w:val="0039319F"/>
    <w:rsid w:val="00393E42"/>
    <w:rsid w:val="00394BD5"/>
    <w:rsid w:val="00394FCD"/>
    <w:rsid w:val="003956B8"/>
    <w:rsid w:val="0039582D"/>
    <w:rsid w:val="003959FB"/>
    <w:rsid w:val="00395D3F"/>
    <w:rsid w:val="00395DB3"/>
    <w:rsid w:val="00395E65"/>
    <w:rsid w:val="003964ED"/>
    <w:rsid w:val="00397506"/>
    <w:rsid w:val="003A0441"/>
    <w:rsid w:val="003A276C"/>
    <w:rsid w:val="003A34C9"/>
    <w:rsid w:val="003A3766"/>
    <w:rsid w:val="003A42B6"/>
    <w:rsid w:val="003A5E1F"/>
    <w:rsid w:val="003A5FD2"/>
    <w:rsid w:val="003B01EA"/>
    <w:rsid w:val="003B21DF"/>
    <w:rsid w:val="003B2354"/>
    <w:rsid w:val="003B2633"/>
    <w:rsid w:val="003B2FE0"/>
    <w:rsid w:val="003B3708"/>
    <w:rsid w:val="003B37FD"/>
    <w:rsid w:val="003B422D"/>
    <w:rsid w:val="003B540C"/>
    <w:rsid w:val="003B5ECF"/>
    <w:rsid w:val="003B637B"/>
    <w:rsid w:val="003B6BB9"/>
    <w:rsid w:val="003B72C6"/>
    <w:rsid w:val="003B7C84"/>
    <w:rsid w:val="003C11B8"/>
    <w:rsid w:val="003C1D13"/>
    <w:rsid w:val="003C28E5"/>
    <w:rsid w:val="003C4811"/>
    <w:rsid w:val="003C581B"/>
    <w:rsid w:val="003C5AC8"/>
    <w:rsid w:val="003C5AF7"/>
    <w:rsid w:val="003C5C56"/>
    <w:rsid w:val="003C62F1"/>
    <w:rsid w:val="003C64F7"/>
    <w:rsid w:val="003C6900"/>
    <w:rsid w:val="003C6A26"/>
    <w:rsid w:val="003C7376"/>
    <w:rsid w:val="003C74EE"/>
    <w:rsid w:val="003C7CF7"/>
    <w:rsid w:val="003D0E08"/>
    <w:rsid w:val="003D3E8C"/>
    <w:rsid w:val="003D49B3"/>
    <w:rsid w:val="003D4AE2"/>
    <w:rsid w:val="003D5BD3"/>
    <w:rsid w:val="003D6687"/>
    <w:rsid w:val="003D6D21"/>
    <w:rsid w:val="003D704D"/>
    <w:rsid w:val="003D7270"/>
    <w:rsid w:val="003D760D"/>
    <w:rsid w:val="003D76E8"/>
    <w:rsid w:val="003D78B7"/>
    <w:rsid w:val="003E0469"/>
    <w:rsid w:val="003E0B37"/>
    <w:rsid w:val="003E1A9A"/>
    <w:rsid w:val="003E4CF9"/>
    <w:rsid w:val="003E6DD6"/>
    <w:rsid w:val="003E6E2B"/>
    <w:rsid w:val="003F0CBF"/>
    <w:rsid w:val="003F2A5F"/>
    <w:rsid w:val="003F35AC"/>
    <w:rsid w:val="003F5703"/>
    <w:rsid w:val="003F603E"/>
    <w:rsid w:val="003F61D0"/>
    <w:rsid w:val="0040083A"/>
    <w:rsid w:val="00400FDA"/>
    <w:rsid w:val="00402D29"/>
    <w:rsid w:val="004034A5"/>
    <w:rsid w:val="00403623"/>
    <w:rsid w:val="00404635"/>
    <w:rsid w:val="00407176"/>
    <w:rsid w:val="0040784A"/>
    <w:rsid w:val="00407BAA"/>
    <w:rsid w:val="00407FC0"/>
    <w:rsid w:val="0041098F"/>
    <w:rsid w:val="00410B64"/>
    <w:rsid w:val="0041113E"/>
    <w:rsid w:val="0041124E"/>
    <w:rsid w:val="0041153B"/>
    <w:rsid w:val="00411AC3"/>
    <w:rsid w:val="0041225F"/>
    <w:rsid w:val="004122B1"/>
    <w:rsid w:val="00412D7B"/>
    <w:rsid w:val="00413C72"/>
    <w:rsid w:val="004140A2"/>
    <w:rsid w:val="004150EF"/>
    <w:rsid w:val="004154F5"/>
    <w:rsid w:val="00415C7E"/>
    <w:rsid w:val="00417635"/>
    <w:rsid w:val="004201DB"/>
    <w:rsid w:val="00420238"/>
    <w:rsid w:val="004216B9"/>
    <w:rsid w:val="00422294"/>
    <w:rsid w:val="00422746"/>
    <w:rsid w:val="00422922"/>
    <w:rsid w:val="00424924"/>
    <w:rsid w:val="004266EF"/>
    <w:rsid w:val="00426DC8"/>
    <w:rsid w:val="004277C3"/>
    <w:rsid w:val="00427933"/>
    <w:rsid w:val="00427D50"/>
    <w:rsid w:val="00430085"/>
    <w:rsid w:val="00430113"/>
    <w:rsid w:val="00431175"/>
    <w:rsid w:val="00431F8B"/>
    <w:rsid w:val="004327FC"/>
    <w:rsid w:val="0043288C"/>
    <w:rsid w:val="00434B00"/>
    <w:rsid w:val="00436C06"/>
    <w:rsid w:val="0044012A"/>
    <w:rsid w:val="004406FA"/>
    <w:rsid w:val="0044301D"/>
    <w:rsid w:val="00443142"/>
    <w:rsid w:val="00443F1B"/>
    <w:rsid w:val="00445BEC"/>
    <w:rsid w:val="0044638A"/>
    <w:rsid w:val="0044667B"/>
    <w:rsid w:val="00446715"/>
    <w:rsid w:val="00446FCB"/>
    <w:rsid w:val="00447729"/>
    <w:rsid w:val="00447CCB"/>
    <w:rsid w:val="0045020B"/>
    <w:rsid w:val="00450479"/>
    <w:rsid w:val="004507F7"/>
    <w:rsid w:val="004510EB"/>
    <w:rsid w:val="004536F4"/>
    <w:rsid w:val="004537C7"/>
    <w:rsid w:val="00454748"/>
    <w:rsid w:val="004548CD"/>
    <w:rsid w:val="00454C0B"/>
    <w:rsid w:val="00456843"/>
    <w:rsid w:val="004569EC"/>
    <w:rsid w:val="0045722E"/>
    <w:rsid w:val="00457E30"/>
    <w:rsid w:val="00461D56"/>
    <w:rsid w:val="00462466"/>
    <w:rsid w:val="00463C6E"/>
    <w:rsid w:val="00464C35"/>
    <w:rsid w:val="00465C56"/>
    <w:rsid w:val="00467248"/>
    <w:rsid w:val="00470804"/>
    <w:rsid w:val="00470E69"/>
    <w:rsid w:val="00471730"/>
    <w:rsid w:val="00471D46"/>
    <w:rsid w:val="00473978"/>
    <w:rsid w:val="00475EC0"/>
    <w:rsid w:val="00475FEB"/>
    <w:rsid w:val="004772F5"/>
    <w:rsid w:val="0048073C"/>
    <w:rsid w:val="0048102E"/>
    <w:rsid w:val="00482683"/>
    <w:rsid w:val="00482BB5"/>
    <w:rsid w:val="00482E6D"/>
    <w:rsid w:val="00483C02"/>
    <w:rsid w:val="0048412D"/>
    <w:rsid w:val="00484438"/>
    <w:rsid w:val="00484EB1"/>
    <w:rsid w:val="00484EE1"/>
    <w:rsid w:val="00485586"/>
    <w:rsid w:val="0049199A"/>
    <w:rsid w:val="00491E63"/>
    <w:rsid w:val="0049454D"/>
    <w:rsid w:val="00494E2A"/>
    <w:rsid w:val="00495268"/>
    <w:rsid w:val="00495480"/>
    <w:rsid w:val="004958D3"/>
    <w:rsid w:val="00495B87"/>
    <w:rsid w:val="0049600E"/>
    <w:rsid w:val="004970B6"/>
    <w:rsid w:val="00497F35"/>
    <w:rsid w:val="00497F43"/>
    <w:rsid w:val="004A0092"/>
    <w:rsid w:val="004A09E3"/>
    <w:rsid w:val="004A1404"/>
    <w:rsid w:val="004A1860"/>
    <w:rsid w:val="004A1F37"/>
    <w:rsid w:val="004A4087"/>
    <w:rsid w:val="004A409D"/>
    <w:rsid w:val="004A41DB"/>
    <w:rsid w:val="004A5BFF"/>
    <w:rsid w:val="004A5F2B"/>
    <w:rsid w:val="004B261D"/>
    <w:rsid w:val="004B31E1"/>
    <w:rsid w:val="004B38EE"/>
    <w:rsid w:val="004B4AE3"/>
    <w:rsid w:val="004B55E7"/>
    <w:rsid w:val="004B5FA2"/>
    <w:rsid w:val="004B62C8"/>
    <w:rsid w:val="004B69D9"/>
    <w:rsid w:val="004B6A54"/>
    <w:rsid w:val="004B6D5A"/>
    <w:rsid w:val="004B7290"/>
    <w:rsid w:val="004B7694"/>
    <w:rsid w:val="004C0B41"/>
    <w:rsid w:val="004C20B6"/>
    <w:rsid w:val="004C38B0"/>
    <w:rsid w:val="004C3B67"/>
    <w:rsid w:val="004C3EE8"/>
    <w:rsid w:val="004C498E"/>
    <w:rsid w:val="004C4A9A"/>
    <w:rsid w:val="004C600D"/>
    <w:rsid w:val="004C6BFF"/>
    <w:rsid w:val="004C6DCC"/>
    <w:rsid w:val="004C7C64"/>
    <w:rsid w:val="004D0268"/>
    <w:rsid w:val="004D0C86"/>
    <w:rsid w:val="004D282C"/>
    <w:rsid w:val="004D2C56"/>
    <w:rsid w:val="004D3125"/>
    <w:rsid w:val="004D4513"/>
    <w:rsid w:val="004D4533"/>
    <w:rsid w:val="004D469C"/>
    <w:rsid w:val="004D4955"/>
    <w:rsid w:val="004D4D52"/>
    <w:rsid w:val="004D573C"/>
    <w:rsid w:val="004D5DDF"/>
    <w:rsid w:val="004D617B"/>
    <w:rsid w:val="004D7D70"/>
    <w:rsid w:val="004E0F8C"/>
    <w:rsid w:val="004E15D8"/>
    <w:rsid w:val="004E174B"/>
    <w:rsid w:val="004E197C"/>
    <w:rsid w:val="004E3067"/>
    <w:rsid w:val="004E38C7"/>
    <w:rsid w:val="004E5A9F"/>
    <w:rsid w:val="004E5D25"/>
    <w:rsid w:val="004E6460"/>
    <w:rsid w:val="004E6525"/>
    <w:rsid w:val="004E68BA"/>
    <w:rsid w:val="004E7378"/>
    <w:rsid w:val="004E7965"/>
    <w:rsid w:val="004F010A"/>
    <w:rsid w:val="004F1969"/>
    <w:rsid w:val="004F2035"/>
    <w:rsid w:val="004F2BF1"/>
    <w:rsid w:val="004F2E5B"/>
    <w:rsid w:val="004F3260"/>
    <w:rsid w:val="004F54C3"/>
    <w:rsid w:val="004F5ABA"/>
    <w:rsid w:val="004F5E13"/>
    <w:rsid w:val="004F6395"/>
    <w:rsid w:val="004F6620"/>
    <w:rsid w:val="004F7B73"/>
    <w:rsid w:val="0050031E"/>
    <w:rsid w:val="00500C3F"/>
    <w:rsid w:val="00500C85"/>
    <w:rsid w:val="005011A7"/>
    <w:rsid w:val="00501B7F"/>
    <w:rsid w:val="00501C0E"/>
    <w:rsid w:val="005038DC"/>
    <w:rsid w:val="005039A2"/>
    <w:rsid w:val="00503A67"/>
    <w:rsid w:val="005044F9"/>
    <w:rsid w:val="00504AF1"/>
    <w:rsid w:val="00504F91"/>
    <w:rsid w:val="00505A55"/>
    <w:rsid w:val="00505EA6"/>
    <w:rsid w:val="00506C7C"/>
    <w:rsid w:val="0050723E"/>
    <w:rsid w:val="0050728B"/>
    <w:rsid w:val="005107A9"/>
    <w:rsid w:val="00510817"/>
    <w:rsid w:val="0051113D"/>
    <w:rsid w:val="005121EE"/>
    <w:rsid w:val="00512682"/>
    <w:rsid w:val="00512984"/>
    <w:rsid w:val="00513623"/>
    <w:rsid w:val="0051383F"/>
    <w:rsid w:val="00514EB0"/>
    <w:rsid w:val="005153B3"/>
    <w:rsid w:val="00515C38"/>
    <w:rsid w:val="005179B1"/>
    <w:rsid w:val="0052250A"/>
    <w:rsid w:val="005227D5"/>
    <w:rsid w:val="00522DBA"/>
    <w:rsid w:val="005249F3"/>
    <w:rsid w:val="00526413"/>
    <w:rsid w:val="005273E7"/>
    <w:rsid w:val="00527673"/>
    <w:rsid w:val="00527B95"/>
    <w:rsid w:val="005309C9"/>
    <w:rsid w:val="00530A11"/>
    <w:rsid w:val="00530B26"/>
    <w:rsid w:val="0053177F"/>
    <w:rsid w:val="00533591"/>
    <w:rsid w:val="0053443E"/>
    <w:rsid w:val="00534554"/>
    <w:rsid w:val="00534ADE"/>
    <w:rsid w:val="00534C0F"/>
    <w:rsid w:val="00535414"/>
    <w:rsid w:val="00535560"/>
    <w:rsid w:val="005367FA"/>
    <w:rsid w:val="00536E67"/>
    <w:rsid w:val="00537C2E"/>
    <w:rsid w:val="005401AD"/>
    <w:rsid w:val="00540A2C"/>
    <w:rsid w:val="0054102F"/>
    <w:rsid w:val="00541209"/>
    <w:rsid w:val="0054169E"/>
    <w:rsid w:val="00541A4F"/>
    <w:rsid w:val="00541E0E"/>
    <w:rsid w:val="00542D34"/>
    <w:rsid w:val="005433F9"/>
    <w:rsid w:val="00543FCF"/>
    <w:rsid w:val="00546E3E"/>
    <w:rsid w:val="005474E0"/>
    <w:rsid w:val="005477F6"/>
    <w:rsid w:val="00547F9C"/>
    <w:rsid w:val="00552484"/>
    <w:rsid w:val="00552660"/>
    <w:rsid w:val="00552E73"/>
    <w:rsid w:val="005532CC"/>
    <w:rsid w:val="0055392E"/>
    <w:rsid w:val="00554A32"/>
    <w:rsid w:val="0055662F"/>
    <w:rsid w:val="0055736F"/>
    <w:rsid w:val="00561ED5"/>
    <w:rsid w:val="00562501"/>
    <w:rsid w:val="0056553D"/>
    <w:rsid w:val="00565576"/>
    <w:rsid w:val="005669D6"/>
    <w:rsid w:val="00566B14"/>
    <w:rsid w:val="00567C85"/>
    <w:rsid w:val="005706AC"/>
    <w:rsid w:val="00571264"/>
    <w:rsid w:val="00571EC9"/>
    <w:rsid w:val="00572D00"/>
    <w:rsid w:val="005737BA"/>
    <w:rsid w:val="00573EC0"/>
    <w:rsid w:val="00575AD8"/>
    <w:rsid w:val="00575C26"/>
    <w:rsid w:val="0057725E"/>
    <w:rsid w:val="0057738B"/>
    <w:rsid w:val="00577726"/>
    <w:rsid w:val="00577E98"/>
    <w:rsid w:val="005803F5"/>
    <w:rsid w:val="00580DCA"/>
    <w:rsid w:val="005825A3"/>
    <w:rsid w:val="00582936"/>
    <w:rsid w:val="00583184"/>
    <w:rsid w:val="005833F5"/>
    <w:rsid w:val="00583958"/>
    <w:rsid w:val="00583ED5"/>
    <w:rsid w:val="005846C8"/>
    <w:rsid w:val="005846DD"/>
    <w:rsid w:val="005855A4"/>
    <w:rsid w:val="005872AD"/>
    <w:rsid w:val="005913FA"/>
    <w:rsid w:val="00591673"/>
    <w:rsid w:val="0059232A"/>
    <w:rsid w:val="0059241F"/>
    <w:rsid w:val="00593705"/>
    <w:rsid w:val="0059484D"/>
    <w:rsid w:val="0059752B"/>
    <w:rsid w:val="00597B33"/>
    <w:rsid w:val="005A0908"/>
    <w:rsid w:val="005A3B1B"/>
    <w:rsid w:val="005A3CD1"/>
    <w:rsid w:val="005A4706"/>
    <w:rsid w:val="005A4930"/>
    <w:rsid w:val="005A4B56"/>
    <w:rsid w:val="005A6DDB"/>
    <w:rsid w:val="005A7841"/>
    <w:rsid w:val="005A7AF9"/>
    <w:rsid w:val="005A7FBD"/>
    <w:rsid w:val="005B035A"/>
    <w:rsid w:val="005B0703"/>
    <w:rsid w:val="005B2074"/>
    <w:rsid w:val="005B20A5"/>
    <w:rsid w:val="005B35EF"/>
    <w:rsid w:val="005B37E0"/>
    <w:rsid w:val="005B50AB"/>
    <w:rsid w:val="005B6DDB"/>
    <w:rsid w:val="005B7836"/>
    <w:rsid w:val="005C0727"/>
    <w:rsid w:val="005C072D"/>
    <w:rsid w:val="005C1A64"/>
    <w:rsid w:val="005C1DAA"/>
    <w:rsid w:val="005C24BC"/>
    <w:rsid w:val="005C386C"/>
    <w:rsid w:val="005C3E4E"/>
    <w:rsid w:val="005C4CEC"/>
    <w:rsid w:val="005C5A9D"/>
    <w:rsid w:val="005C75E6"/>
    <w:rsid w:val="005C77E1"/>
    <w:rsid w:val="005D048C"/>
    <w:rsid w:val="005D0978"/>
    <w:rsid w:val="005D18DC"/>
    <w:rsid w:val="005D1A3D"/>
    <w:rsid w:val="005D1F58"/>
    <w:rsid w:val="005D2474"/>
    <w:rsid w:val="005D2BDF"/>
    <w:rsid w:val="005D318C"/>
    <w:rsid w:val="005D34E3"/>
    <w:rsid w:val="005D49E1"/>
    <w:rsid w:val="005D52F0"/>
    <w:rsid w:val="005D5B1C"/>
    <w:rsid w:val="005D69BF"/>
    <w:rsid w:val="005D6B69"/>
    <w:rsid w:val="005D6C71"/>
    <w:rsid w:val="005D6ECA"/>
    <w:rsid w:val="005D7245"/>
    <w:rsid w:val="005D7AA8"/>
    <w:rsid w:val="005D7FD0"/>
    <w:rsid w:val="005E07A1"/>
    <w:rsid w:val="005E097C"/>
    <w:rsid w:val="005E0DCC"/>
    <w:rsid w:val="005E0FBD"/>
    <w:rsid w:val="005E1C50"/>
    <w:rsid w:val="005E2603"/>
    <w:rsid w:val="005E26A0"/>
    <w:rsid w:val="005E2A4D"/>
    <w:rsid w:val="005E444A"/>
    <w:rsid w:val="005E5145"/>
    <w:rsid w:val="005E671A"/>
    <w:rsid w:val="005E76BD"/>
    <w:rsid w:val="005F13A1"/>
    <w:rsid w:val="005F1EC8"/>
    <w:rsid w:val="005F4CA8"/>
    <w:rsid w:val="005F51A4"/>
    <w:rsid w:val="005F550B"/>
    <w:rsid w:val="006004D6"/>
    <w:rsid w:val="00600778"/>
    <w:rsid w:val="00601B5D"/>
    <w:rsid w:val="00602133"/>
    <w:rsid w:val="006025BD"/>
    <w:rsid w:val="006025FB"/>
    <w:rsid w:val="00602D45"/>
    <w:rsid w:val="00602F00"/>
    <w:rsid w:val="00603944"/>
    <w:rsid w:val="00604454"/>
    <w:rsid w:val="0060511E"/>
    <w:rsid w:val="00607981"/>
    <w:rsid w:val="0061076F"/>
    <w:rsid w:val="00611B98"/>
    <w:rsid w:val="00611C5E"/>
    <w:rsid w:val="006122A6"/>
    <w:rsid w:val="006129D5"/>
    <w:rsid w:val="0061328C"/>
    <w:rsid w:val="00613BAA"/>
    <w:rsid w:val="00613C24"/>
    <w:rsid w:val="00613EF2"/>
    <w:rsid w:val="00614719"/>
    <w:rsid w:val="006154EA"/>
    <w:rsid w:val="00615D6F"/>
    <w:rsid w:val="00616B82"/>
    <w:rsid w:val="00617056"/>
    <w:rsid w:val="00617A78"/>
    <w:rsid w:val="00617B18"/>
    <w:rsid w:val="006208FC"/>
    <w:rsid w:val="0062141A"/>
    <w:rsid w:val="00621A1F"/>
    <w:rsid w:val="00622541"/>
    <w:rsid w:val="0062440F"/>
    <w:rsid w:val="00625616"/>
    <w:rsid w:val="00625E2F"/>
    <w:rsid w:val="00625E45"/>
    <w:rsid w:val="00625E46"/>
    <w:rsid w:val="00625E4C"/>
    <w:rsid w:val="0062634B"/>
    <w:rsid w:val="00626502"/>
    <w:rsid w:val="00626A5D"/>
    <w:rsid w:val="006272A3"/>
    <w:rsid w:val="00627AD3"/>
    <w:rsid w:val="0063035A"/>
    <w:rsid w:val="00631891"/>
    <w:rsid w:val="006322E0"/>
    <w:rsid w:val="00632721"/>
    <w:rsid w:val="00633ADD"/>
    <w:rsid w:val="00634884"/>
    <w:rsid w:val="0063492D"/>
    <w:rsid w:val="00635ACD"/>
    <w:rsid w:val="0063681E"/>
    <w:rsid w:val="006402ED"/>
    <w:rsid w:val="00640340"/>
    <w:rsid w:val="00640866"/>
    <w:rsid w:val="00642CAC"/>
    <w:rsid w:val="00643A5F"/>
    <w:rsid w:val="006450DA"/>
    <w:rsid w:val="00645131"/>
    <w:rsid w:val="0064593F"/>
    <w:rsid w:val="00645A46"/>
    <w:rsid w:val="0064631E"/>
    <w:rsid w:val="00646791"/>
    <w:rsid w:val="00650A0E"/>
    <w:rsid w:val="00651F6E"/>
    <w:rsid w:val="00651FBB"/>
    <w:rsid w:val="00652751"/>
    <w:rsid w:val="006527A3"/>
    <w:rsid w:val="0065316A"/>
    <w:rsid w:val="00653462"/>
    <w:rsid w:val="00653987"/>
    <w:rsid w:val="00654467"/>
    <w:rsid w:val="00654EE6"/>
    <w:rsid w:val="00655538"/>
    <w:rsid w:val="0065562C"/>
    <w:rsid w:val="0065760F"/>
    <w:rsid w:val="00660962"/>
    <w:rsid w:val="00661F3F"/>
    <w:rsid w:val="00662000"/>
    <w:rsid w:val="00662EF7"/>
    <w:rsid w:val="00663FF4"/>
    <w:rsid w:val="006645C1"/>
    <w:rsid w:val="0066469A"/>
    <w:rsid w:val="00665259"/>
    <w:rsid w:val="0066550D"/>
    <w:rsid w:val="00665821"/>
    <w:rsid w:val="00666C65"/>
    <w:rsid w:val="00667329"/>
    <w:rsid w:val="00667498"/>
    <w:rsid w:val="00670EC0"/>
    <w:rsid w:val="00670FED"/>
    <w:rsid w:val="00671040"/>
    <w:rsid w:val="00671451"/>
    <w:rsid w:val="006728E5"/>
    <w:rsid w:val="00672A4B"/>
    <w:rsid w:val="00674178"/>
    <w:rsid w:val="006749DF"/>
    <w:rsid w:val="00674C7C"/>
    <w:rsid w:val="00675589"/>
    <w:rsid w:val="00675624"/>
    <w:rsid w:val="006758EF"/>
    <w:rsid w:val="00676EB3"/>
    <w:rsid w:val="006773EA"/>
    <w:rsid w:val="006779B9"/>
    <w:rsid w:val="00680608"/>
    <w:rsid w:val="00682087"/>
    <w:rsid w:val="00683E5D"/>
    <w:rsid w:val="00684851"/>
    <w:rsid w:val="006850F4"/>
    <w:rsid w:val="0068510D"/>
    <w:rsid w:val="006852F4"/>
    <w:rsid w:val="00685EA0"/>
    <w:rsid w:val="00686144"/>
    <w:rsid w:val="006861EA"/>
    <w:rsid w:val="00686F90"/>
    <w:rsid w:val="00690051"/>
    <w:rsid w:val="00690385"/>
    <w:rsid w:val="00691C70"/>
    <w:rsid w:val="0069209C"/>
    <w:rsid w:val="006938C9"/>
    <w:rsid w:val="00693C9E"/>
    <w:rsid w:val="00694274"/>
    <w:rsid w:val="0069512D"/>
    <w:rsid w:val="00695152"/>
    <w:rsid w:val="006979DD"/>
    <w:rsid w:val="00697BD7"/>
    <w:rsid w:val="006A0928"/>
    <w:rsid w:val="006A0931"/>
    <w:rsid w:val="006A39D0"/>
    <w:rsid w:val="006A3F78"/>
    <w:rsid w:val="006A46B7"/>
    <w:rsid w:val="006A4CA1"/>
    <w:rsid w:val="006A571E"/>
    <w:rsid w:val="006A5F47"/>
    <w:rsid w:val="006A63DD"/>
    <w:rsid w:val="006A6A35"/>
    <w:rsid w:val="006A6B2E"/>
    <w:rsid w:val="006A7F0C"/>
    <w:rsid w:val="006A7F9C"/>
    <w:rsid w:val="006B048D"/>
    <w:rsid w:val="006B0663"/>
    <w:rsid w:val="006B0761"/>
    <w:rsid w:val="006B0F5E"/>
    <w:rsid w:val="006B16AE"/>
    <w:rsid w:val="006B3B9D"/>
    <w:rsid w:val="006B6349"/>
    <w:rsid w:val="006B644E"/>
    <w:rsid w:val="006B6A94"/>
    <w:rsid w:val="006B70A5"/>
    <w:rsid w:val="006B740B"/>
    <w:rsid w:val="006B74E0"/>
    <w:rsid w:val="006C0624"/>
    <w:rsid w:val="006C2814"/>
    <w:rsid w:val="006C4545"/>
    <w:rsid w:val="006C6029"/>
    <w:rsid w:val="006D01CB"/>
    <w:rsid w:val="006D0508"/>
    <w:rsid w:val="006D05B0"/>
    <w:rsid w:val="006D09FC"/>
    <w:rsid w:val="006D0FAC"/>
    <w:rsid w:val="006D13DC"/>
    <w:rsid w:val="006D2558"/>
    <w:rsid w:val="006D2FE5"/>
    <w:rsid w:val="006D3401"/>
    <w:rsid w:val="006D481D"/>
    <w:rsid w:val="006D5069"/>
    <w:rsid w:val="006D5AD2"/>
    <w:rsid w:val="006D7939"/>
    <w:rsid w:val="006E01F6"/>
    <w:rsid w:val="006E0E4F"/>
    <w:rsid w:val="006E0F8F"/>
    <w:rsid w:val="006E2304"/>
    <w:rsid w:val="006E282A"/>
    <w:rsid w:val="006E3C1F"/>
    <w:rsid w:val="006E4648"/>
    <w:rsid w:val="006E5710"/>
    <w:rsid w:val="006E5BCF"/>
    <w:rsid w:val="006E60E7"/>
    <w:rsid w:val="006E6A1F"/>
    <w:rsid w:val="006E7521"/>
    <w:rsid w:val="006E7678"/>
    <w:rsid w:val="006E7ABD"/>
    <w:rsid w:val="006F005D"/>
    <w:rsid w:val="006F1617"/>
    <w:rsid w:val="006F1E62"/>
    <w:rsid w:val="006F303E"/>
    <w:rsid w:val="006F4685"/>
    <w:rsid w:val="006F7947"/>
    <w:rsid w:val="00700613"/>
    <w:rsid w:val="007019A4"/>
    <w:rsid w:val="00701BF8"/>
    <w:rsid w:val="00703ECA"/>
    <w:rsid w:val="0070424D"/>
    <w:rsid w:val="00704439"/>
    <w:rsid w:val="00704896"/>
    <w:rsid w:val="00705297"/>
    <w:rsid w:val="0070742D"/>
    <w:rsid w:val="0071015A"/>
    <w:rsid w:val="007101FE"/>
    <w:rsid w:val="007102CF"/>
    <w:rsid w:val="0071087F"/>
    <w:rsid w:val="00710DE6"/>
    <w:rsid w:val="00711A69"/>
    <w:rsid w:val="007125B9"/>
    <w:rsid w:val="007126BF"/>
    <w:rsid w:val="00713214"/>
    <w:rsid w:val="007145BE"/>
    <w:rsid w:val="007150F1"/>
    <w:rsid w:val="00715B77"/>
    <w:rsid w:val="00716A8B"/>
    <w:rsid w:val="0071712F"/>
    <w:rsid w:val="00717B31"/>
    <w:rsid w:val="00720445"/>
    <w:rsid w:val="00720E45"/>
    <w:rsid w:val="00722CF0"/>
    <w:rsid w:val="00722D91"/>
    <w:rsid w:val="0072318D"/>
    <w:rsid w:val="00724CA3"/>
    <w:rsid w:val="00725D4B"/>
    <w:rsid w:val="00726335"/>
    <w:rsid w:val="00730C59"/>
    <w:rsid w:val="007331D8"/>
    <w:rsid w:val="00733C4C"/>
    <w:rsid w:val="00734B98"/>
    <w:rsid w:val="00735D36"/>
    <w:rsid w:val="0073640F"/>
    <w:rsid w:val="00736CD5"/>
    <w:rsid w:val="0073709B"/>
    <w:rsid w:val="0074062A"/>
    <w:rsid w:val="00740D62"/>
    <w:rsid w:val="00741285"/>
    <w:rsid w:val="00741DBA"/>
    <w:rsid w:val="00742641"/>
    <w:rsid w:val="0074275E"/>
    <w:rsid w:val="007429E8"/>
    <w:rsid w:val="00742C18"/>
    <w:rsid w:val="00742DB1"/>
    <w:rsid w:val="007435E7"/>
    <w:rsid w:val="00743DCB"/>
    <w:rsid w:val="00744323"/>
    <w:rsid w:val="00744D08"/>
    <w:rsid w:val="00744FBC"/>
    <w:rsid w:val="00746E51"/>
    <w:rsid w:val="00747053"/>
    <w:rsid w:val="00747611"/>
    <w:rsid w:val="0075129B"/>
    <w:rsid w:val="00751841"/>
    <w:rsid w:val="007525F3"/>
    <w:rsid w:val="00755849"/>
    <w:rsid w:val="00755AD6"/>
    <w:rsid w:val="00755E01"/>
    <w:rsid w:val="00757CFD"/>
    <w:rsid w:val="0076176F"/>
    <w:rsid w:val="00761DA5"/>
    <w:rsid w:val="0076218E"/>
    <w:rsid w:val="00762827"/>
    <w:rsid w:val="00763412"/>
    <w:rsid w:val="00763F0C"/>
    <w:rsid w:val="00764760"/>
    <w:rsid w:val="0076559E"/>
    <w:rsid w:val="00765845"/>
    <w:rsid w:val="00766AEF"/>
    <w:rsid w:val="00767120"/>
    <w:rsid w:val="00771065"/>
    <w:rsid w:val="00772A7C"/>
    <w:rsid w:val="00772D85"/>
    <w:rsid w:val="007742C1"/>
    <w:rsid w:val="00775FE4"/>
    <w:rsid w:val="0077613A"/>
    <w:rsid w:val="00777D0A"/>
    <w:rsid w:val="0078262B"/>
    <w:rsid w:val="00782F1F"/>
    <w:rsid w:val="00783CEC"/>
    <w:rsid w:val="0078422C"/>
    <w:rsid w:val="007844EC"/>
    <w:rsid w:val="0078534C"/>
    <w:rsid w:val="007854A3"/>
    <w:rsid w:val="00785FCB"/>
    <w:rsid w:val="00786F2B"/>
    <w:rsid w:val="00787008"/>
    <w:rsid w:val="00787789"/>
    <w:rsid w:val="00790A1C"/>
    <w:rsid w:val="0079134B"/>
    <w:rsid w:val="00791A20"/>
    <w:rsid w:val="00792D32"/>
    <w:rsid w:val="00793ACB"/>
    <w:rsid w:val="00793CCC"/>
    <w:rsid w:val="007943B6"/>
    <w:rsid w:val="007954BA"/>
    <w:rsid w:val="00797227"/>
    <w:rsid w:val="007974F5"/>
    <w:rsid w:val="00797D71"/>
    <w:rsid w:val="007A01D8"/>
    <w:rsid w:val="007A05F3"/>
    <w:rsid w:val="007A173E"/>
    <w:rsid w:val="007A353E"/>
    <w:rsid w:val="007A3FCD"/>
    <w:rsid w:val="007A4F25"/>
    <w:rsid w:val="007A50A4"/>
    <w:rsid w:val="007A5D4F"/>
    <w:rsid w:val="007A7083"/>
    <w:rsid w:val="007A7C1A"/>
    <w:rsid w:val="007A7D23"/>
    <w:rsid w:val="007B00B9"/>
    <w:rsid w:val="007B1FC2"/>
    <w:rsid w:val="007B2245"/>
    <w:rsid w:val="007B305E"/>
    <w:rsid w:val="007B36A1"/>
    <w:rsid w:val="007B4942"/>
    <w:rsid w:val="007B496D"/>
    <w:rsid w:val="007B5629"/>
    <w:rsid w:val="007B5ECB"/>
    <w:rsid w:val="007B5F2C"/>
    <w:rsid w:val="007B68F3"/>
    <w:rsid w:val="007B6D3C"/>
    <w:rsid w:val="007B6EF7"/>
    <w:rsid w:val="007C258E"/>
    <w:rsid w:val="007C33F8"/>
    <w:rsid w:val="007C4B86"/>
    <w:rsid w:val="007C4D49"/>
    <w:rsid w:val="007C4DDF"/>
    <w:rsid w:val="007C762E"/>
    <w:rsid w:val="007C7E2D"/>
    <w:rsid w:val="007C7E83"/>
    <w:rsid w:val="007D06A9"/>
    <w:rsid w:val="007D19F3"/>
    <w:rsid w:val="007D1F7C"/>
    <w:rsid w:val="007D2C9A"/>
    <w:rsid w:val="007D2DAE"/>
    <w:rsid w:val="007D3369"/>
    <w:rsid w:val="007D626E"/>
    <w:rsid w:val="007D751A"/>
    <w:rsid w:val="007D7D28"/>
    <w:rsid w:val="007E1F81"/>
    <w:rsid w:val="007E34E3"/>
    <w:rsid w:val="007E3C6D"/>
    <w:rsid w:val="007E5680"/>
    <w:rsid w:val="007E7559"/>
    <w:rsid w:val="007F030D"/>
    <w:rsid w:val="007F0D7B"/>
    <w:rsid w:val="007F1D0C"/>
    <w:rsid w:val="007F1FBB"/>
    <w:rsid w:val="007F4E1B"/>
    <w:rsid w:val="007F5E88"/>
    <w:rsid w:val="007F68F2"/>
    <w:rsid w:val="007F6ECF"/>
    <w:rsid w:val="007F799F"/>
    <w:rsid w:val="007F7C1E"/>
    <w:rsid w:val="00800529"/>
    <w:rsid w:val="00800ADD"/>
    <w:rsid w:val="008013EE"/>
    <w:rsid w:val="00801EE7"/>
    <w:rsid w:val="00802202"/>
    <w:rsid w:val="00802F51"/>
    <w:rsid w:val="00804638"/>
    <w:rsid w:val="00804A9E"/>
    <w:rsid w:val="008051D9"/>
    <w:rsid w:val="00805C6E"/>
    <w:rsid w:val="0081069B"/>
    <w:rsid w:val="00811275"/>
    <w:rsid w:val="00811C65"/>
    <w:rsid w:val="00812687"/>
    <w:rsid w:val="00813F6C"/>
    <w:rsid w:val="00815623"/>
    <w:rsid w:val="00815CF6"/>
    <w:rsid w:val="00816BC8"/>
    <w:rsid w:val="00817450"/>
    <w:rsid w:val="00817746"/>
    <w:rsid w:val="0082083A"/>
    <w:rsid w:val="00820F6B"/>
    <w:rsid w:val="008226EE"/>
    <w:rsid w:val="008227AC"/>
    <w:rsid w:val="00822AE2"/>
    <w:rsid w:val="00822BE8"/>
    <w:rsid w:val="00823191"/>
    <w:rsid w:val="008239F1"/>
    <w:rsid w:val="00823DEB"/>
    <w:rsid w:val="00824637"/>
    <w:rsid w:val="0082481C"/>
    <w:rsid w:val="00824FCC"/>
    <w:rsid w:val="0082591A"/>
    <w:rsid w:val="00825C0B"/>
    <w:rsid w:val="00826559"/>
    <w:rsid w:val="00831C07"/>
    <w:rsid w:val="00832335"/>
    <w:rsid w:val="0083264C"/>
    <w:rsid w:val="00832829"/>
    <w:rsid w:val="008330E5"/>
    <w:rsid w:val="008334C5"/>
    <w:rsid w:val="008339C5"/>
    <w:rsid w:val="00833B60"/>
    <w:rsid w:val="0083426B"/>
    <w:rsid w:val="0083491B"/>
    <w:rsid w:val="00835BFA"/>
    <w:rsid w:val="008403C6"/>
    <w:rsid w:val="0084057B"/>
    <w:rsid w:val="00840E48"/>
    <w:rsid w:val="00842B2E"/>
    <w:rsid w:val="00842D62"/>
    <w:rsid w:val="008447D5"/>
    <w:rsid w:val="00845091"/>
    <w:rsid w:val="008453C2"/>
    <w:rsid w:val="008454F0"/>
    <w:rsid w:val="00845A9E"/>
    <w:rsid w:val="008466DB"/>
    <w:rsid w:val="00850ADA"/>
    <w:rsid w:val="008511CB"/>
    <w:rsid w:val="00851E42"/>
    <w:rsid w:val="00854F45"/>
    <w:rsid w:val="008551EA"/>
    <w:rsid w:val="00855674"/>
    <w:rsid w:val="00855ED7"/>
    <w:rsid w:val="00856D23"/>
    <w:rsid w:val="0085727D"/>
    <w:rsid w:val="0086231D"/>
    <w:rsid w:val="008623EC"/>
    <w:rsid w:val="0086517A"/>
    <w:rsid w:val="00865644"/>
    <w:rsid w:val="00865715"/>
    <w:rsid w:val="00865A4A"/>
    <w:rsid w:val="008667BC"/>
    <w:rsid w:val="00866F49"/>
    <w:rsid w:val="00870678"/>
    <w:rsid w:val="00870C78"/>
    <w:rsid w:val="008713C2"/>
    <w:rsid w:val="0087227C"/>
    <w:rsid w:val="008734B1"/>
    <w:rsid w:val="008738DA"/>
    <w:rsid w:val="008744F3"/>
    <w:rsid w:val="00874D02"/>
    <w:rsid w:val="00874F03"/>
    <w:rsid w:val="008755CA"/>
    <w:rsid w:val="00877593"/>
    <w:rsid w:val="008800F2"/>
    <w:rsid w:val="008804C2"/>
    <w:rsid w:val="0088062F"/>
    <w:rsid w:val="008812F9"/>
    <w:rsid w:val="00883097"/>
    <w:rsid w:val="008835A0"/>
    <w:rsid w:val="00883747"/>
    <w:rsid w:val="00883E8E"/>
    <w:rsid w:val="00884758"/>
    <w:rsid w:val="0088523F"/>
    <w:rsid w:val="00885B9F"/>
    <w:rsid w:val="00887031"/>
    <w:rsid w:val="008877A1"/>
    <w:rsid w:val="00887C43"/>
    <w:rsid w:val="00887EEE"/>
    <w:rsid w:val="008915D6"/>
    <w:rsid w:val="008929C2"/>
    <w:rsid w:val="0089370F"/>
    <w:rsid w:val="00894007"/>
    <w:rsid w:val="008940F4"/>
    <w:rsid w:val="00894689"/>
    <w:rsid w:val="00895C6C"/>
    <w:rsid w:val="0089614D"/>
    <w:rsid w:val="00896306"/>
    <w:rsid w:val="008968C6"/>
    <w:rsid w:val="00896E4F"/>
    <w:rsid w:val="008970CB"/>
    <w:rsid w:val="008979D3"/>
    <w:rsid w:val="00897C57"/>
    <w:rsid w:val="008A09D8"/>
    <w:rsid w:val="008A1869"/>
    <w:rsid w:val="008A2288"/>
    <w:rsid w:val="008A249A"/>
    <w:rsid w:val="008A37FF"/>
    <w:rsid w:val="008A5C4B"/>
    <w:rsid w:val="008A6A03"/>
    <w:rsid w:val="008B0CD3"/>
    <w:rsid w:val="008B0FF5"/>
    <w:rsid w:val="008B1202"/>
    <w:rsid w:val="008B1FF1"/>
    <w:rsid w:val="008B324A"/>
    <w:rsid w:val="008B37AB"/>
    <w:rsid w:val="008B499E"/>
    <w:rsid w:val="008B4EFC"/>
    <w:rsid w:val="008B5269"/>
    <w:rsid w:val="008B52A6"/>
    <w:rsid w:val="008B62F0"/>
    <w:rsid w:val="008B7070"/>
    <w:rsid w:val="008B7B77"/>
    <w:rsid w:val="008B7D13"/>
    <w:rsid w:val="008C1323"/>
    <w:rsid w:val="008C1CBC"/>
    <w:rsid w:val="008C4DAE"/>
    <w:rsid w:val="008C52C9"/>
    <w:rsid w:val="008C56FD"/>
    <w:rsid w:val="008C7FBC"/>
    <w:rsid w:val="008C7FDE"/>
    <w:rsid w:val="008D0025"/>
    <w:rsid w:val="008D18B4"/>
    <w:rsid w:val="008D1967"/>
    <w:rsid w:val="008D1A1F"/>
    <w:rsid w:val="008D1ED7"/>
    <w:rsid w:val="008D24CC"/>
    <w:rsid w:val="008D2DC7"/>
    <w:rsid w:val="008D2FC2"/>
    <w:rsid w:val="008D3234"/>
    <w:rsid w:val="008D38BA"/>
    <w:rsid w:val="008D3968"/>
    <w:rsid w:val="008D3D4E"/>
    <w:rsid w:val="008D4616"/>
    <w:rsid w:val="008D4EB3"/>
    <w:rsid w:val="008D597E"/>
    <w:rsid w:val="008D5C32"/>
    <w:rsid w:val="008D6B90"/>
    <w:rsid w:val="008D73BC"/>
    <w:rsid w:val="008D7920"/>
    <w:rsid w:val="008E0604"/>
    <w:rsid w:val="008E086A"/>
    <w:rsid w:val="008E123C"/>
    <w:rsid w:val="008E1247"/>
    <w:rsid w:val="008E1249"/>
    <w:rsid w:val="008E14CD"/>
    <w:rsid w:val="008E1FD6"/>
    <w:rsid w:val="008E5215"/>
    <w:rsid w:val="008E5B02"/>
    <w:rsid w:val="008E7DB9"/>
    <w:rsid w:val="008F11EA"/>
    <w:rsid w:val="008F240A"/>
    <w:rsid w:val="008F244A"/>
    <w:rsid w:val="008F39B8"/>
    <w:rsid w:val="008F3DED"/>
    <w:rsid w:val="008F48BD"/>
    <w:rsid w:val="008F4FAD"/>
    <w:rsid w:val="008F5594"/>
    <w:rsid w:val="008F5E81"/>
    <w:rsid w:val="00902953"/>
    <w:rsid w:val="009061D6"/>
    <w:rsid w:val="00906703"/>
    <w:rsid w:val="00906D37"/>
    <w:rsid w:val="0090752E"/>
    <w:rsid w:val="00907742"/>
    <w:rsid w:val="00910910"/>
    <w:rsid w:val="00910B87"/>
    <w:rsid w:val="009118B7"/>
    <w:rsid w:val="00912415"/>
    <w:rsid w:val="00913696"/>
    <w:rsid w:val="009136CC"/>
    <w:rsid w:val="00914D09"/>
    <w:rsid w:val="00914FEA"/>
    <w:rsid w:val="00915D97"/>
    <w:rsid w:val="00915EC1"/>
    <w:rsid w:val="009166AE"/>
    <w:rsid w:val="00916B37"/>
    <w:rsid w:val="009172FE"/>
    <w:rsid w:val="00917B9F"/>
    <w:rsid w:val="00921A83"/>
    <w:rsid w:val="0092273F"/>
    <w:rsid w:val="00922ABA"/>
    <w:rsid w:val="0092309E"/>
    <w:rsid w:val="009239A6"/>
    <w:rsid w:val="00924134"/>
    <w:rsid w:val="00924A87"/>
    <w:rsid w:val="009256F6"/>
    <w:rsid w:val="00925D18"/>
    <w:rsid w:val="00926C13"/>
    <w:rsid w:val="00927116"/>
    <w:rsid w:val="00927A21"/>
    <w:rsid w:val="0093020C"/>
    <w:rsid w:val="009306BE"/>
    <w:rsid w:val="00930A11"/>
    <w:rsid w:val="00930E32"/>
    <w:rsid w:val="0093186D"/>
    <w:rsid w:val="00932689"/>
    <w:rsid w:val="00932CDA"/>
    <w:rsid w:val="00933253"/>
    <w:rsid w:val="00934A97"/>
    <w:rsid w:val="00934FDE"/>
    <w:rsid w:val="00935D04"/>
    <w:rsid w:val="0093678F"/>
    <w:rsid w:val="009369EE"/>
    <w:rsid w:val="00937A29"/>
    <w:rsid w:val="00937FDF"/>
    <w:rsid w:val="009405EB"/>
    <w:rsid w:val="00942136"/>
    <w:rsid w:val="00943FFE"/>
    <w:rsid w:val="009449EA"/>
    <w:rsid w:val="009456ED"/>
    <w:rsid w:val="00945D83"/>
    <w:rsid w:val="009472BF"/>
    <w:rsid w:val="00947BCD"/>
    <w:rsid w:val="00950BF6"/>
    <w:rsid w:val="0095205D"/>
    <w:rsid w:val="0095228D"/>
    <w:rsid w:val="00952358"/>
    <w:rsid w:val="00953987"/>
    <w:rsid w:val="00954EA2"/>
    <w:rsid w:val="009551C4"/>
    <w:rsid w:val="0095526A"/>
    <w:rsid w:val="00956A1D"/>
    <w:rsid w:val="00956A32"/>
    <w:rsid w:val="00956ADF"/>
    <w:rsid w:val="009574D8"/>
    <w:rsid w:val="00957614"/>
    <w:rsid w:val="00960309"/>
    <w:rsid w:val="00960388"/>
    <w:rsid w:val="009603ED"/>
    <w:rsid w:val="0096127F"/>
    <w:rsid w:val="0096230D"/>
    <w:rsid w:val="00962A98"/>
    <w:rsid w:val="00962D23"/>
    <w:rsid w:val="0096329E"/>
    <w:rsid w:val="0096395B"/>
    <w:rsid w:val="00964409"/>
    <w:rsid w:val="00966A41"/>
    <w:rsid w:val="00966DBE"/>
    <w:rsid w:val="00967770"/>
    <w:rsid w:val="00967AA2"/>
    <w:rsid w:val="00970725"/>
    <w:rsid w:val="009710A0"/>
    <w:rsid w:val="00971CB5"/>
    <w:rsid w:val="0097306C"/>
    <w:rsid w:val="00973104"/>
    <w:rsid w:val="00973405"/>
    <w:rsid w:val="00973F8B"/>
    <w:rsid w:val="00974376"/>
    <w:rsid w:val="009747B0"/>
    <w:rsid w:val="00975B7A"/>
    <w:rsid w:val="00976078"/>
    <w:rsid w:val="00976D87"/>
    <w:rsid w:val="009773D4"/>
    <w:rsid w:val="009800C9"/>
    <w:rsid w:val="0098014D"/>
    <w:rsid w:val="0098142D"/>
    <w:rsid w:val="00982763"/>
    <w:rsid w:val="00982FF8"/>
    <w:rsid w:val="00983396"/>
    <w:rsid w:val="009835BD"/>
    <w:rsid w:val="00983FDF"/>
    <w:rsid w:val="0098403D"/>
    <w:rsid w:val="00984349"/>
    <w:rsid w:val="00984D3F"/>
    <w:rsid w:val="00984EE9"/>
    <w:rsid w:val="00985ADD"/>
    <w:rsid w:val="00986526"/>
    <w:rsid w:val="009867E0"/>
    <w:rsid w:val="00987591"/>
    <w:rsid w:val="009878D0"/>
    <w:rsid w:val="009924B7"/>
    <w:rsid w:val="00992C8E"/>
    <w:rsid w:val="00992D4D"/>
    <w:rsid w:val="00994294"/>
    <w:rsid w:val="009943A5"/>
    <w:rsid w:val="00995EFF"/>
    <w:rsid w:val="0099605C"/>
    <w:rsid w:val="009960EF"/>
    <w:rsid w:val="0099723D"/>
    <w:rsid w:val="009A270B"/>
    <w:rsid w:val="009A2DA6"/>
    <w:rsid w:val="009A5355"/>
    <w:rsid w:val="009A556A"/>
    <w:rsid w:val="009A664D"/>
    <w:rsid w:val="009A755F"/>
    <w:rsid w:val="009A76D3"/>
    <w:rsid w:val="009B1C92"/>
    <w:rsid w:val="009B1DE1"/>
    <w:rsid w:val="009B4BB5"/>
    <w:rsid w:val="009B63CF"/>
    <w:rsid w:val="009B6BB1"/>
    <w:rsid w:val="009B7826"/>
    <w:rsid w:val="009C008B"/>
    <w:rsid w:val="009C14C4"/>
    <w:rsid w:val="009C1A5B"/>
    <w:rsid w:val="009C2916"/>
    <w:rsid w:val="009C2B7A"/>
    <w:rsid w:val="009C2C46"/>
    <w:rsid w:val="009C2E82"/>
    <w:rsid w:val="009C532B"/>
    <w:rsid w:val="009C625F"/>
    <w:rsid w:val="009C6B74"/>
    <w:rsid w:val="009C6D47"/>
    <w:rsid w:val="009C7890"/>
    <w:rsid w:val="009D101B"/>
    <w:rsid w:val="009D125B"/>
    <w:rsid w:val="009D1E23"/>
    <w:rsid w:val="009D2399"/>
    <w:rsid w:val="009D2B86"/>
    <w:rsid w:val="009D2E96"/>
    <w:rsid w:val="009D37A4"/>
    <w:rsid w:val="009D583E"/>
    <w:rsid w:val="009D591D"/>
    <w:rsid w:val="009D65EA"/>
    <w:rsid w:val="009D7FA3"/>
    <w:rsid w:val="009E0CBF"/>
    <w:rsid w:val="009E173E"/>
    <w:rsid w:val="009E186C"/>
    <w:rsid w:val="009E1D71"/>
    <w:rsid w:val="009E217F"/>
    <w:rsid w:val="009E291C"/>
    <w:rsid w:val="009E351E"/>
    <w:rsid w:val="009E5A88"/>
    <w:rsid w:val="009E5CD2"/>
    <w:rsid w:val="009E5F3F"/>
    <w:rsid w:val="009E6342"/>
    <w:rsid w:val="009E6E2F"/>
    <w:rsid w:val="009E7D46"/>
    <w:rsid w:val="009F3198"/>
    <w:rsid w:val="009F34BA"/>
    <w:rsid w:val="009F5EAB"/>
    <w:rsid w:val="009F672C"/>
    <w:rsid w:val="009F75A8"/>
    <w:rsid w:val="00A0057E"/>
    <w:rsid w:val="00A00711"/>
    <w:rsid w:val="00A00C59"/>
    <w:rsid w:val="00A010A5"/>
    <w:rsid w:val="00A01940"/>
    <w:rsid w:val="00A028B2"/>
    <w:rsid w:val="00A02939"/>
    <w:rsid w:val="00A029CF"/>
    <w:rsid w:val="00A0351F"/>
    <w:rsid w:val="00A04856"/>
    <w:rsid w:val="00A04967"/>
    <w:rsid w:val="00A056FA"/>
    <w:rsid w:val="00A05A9D"/>
    <w:rsid w:val="00A0677D"/>
    <w:rsid w:val="00A06892"/>
    <w:rsid w:val="00A110DF"/>
    <w:rsid w:val="00A12AD1"/>
    <w:rsid w:val="00A13570"/>
    <w:rsid w:val="00A1386E"/>
    <w:rsid w:val="00A16AF7"/>
    <w:rsid w:val="00A170F4"/>
    <w:rsid w:val="00A17132"/>
    <w:rsid w:val="00A176A1"/>
    <w:rsid w:val="00A17E10"/>
    <w:rsid w:val="00A201DF"/>
    <w:rsid w:val="00A20DE0"/>
    <w:rsid w:val="00A21014"/>
    <w:rsid w:val="00A2117D"/>
    <w:rsid w:val="00A22A26"/>
    <w:rsid w:val="00A22B9D"/>
    <w:rsid w:val="00A23874"/>
    <w:rsid w:val="00A2483D"/>
    <w:rsid w:val="00A266CE"/>
    <w:rsid w:val="00A27249"/>
    <w:rsid w:val="00A2736B"/>
    <w:rsid w:val="00A27960"/>
    <w:rsid w:val="00A3136C"/>
    <w:rsid w:val="00A32316"/>
    <w:rsid w:val="00A325C4"/>
    <w:rsid w:val="00A32B49"/>
    <w:rsid w:val="00A32F7E"/>
    <w:rsid w:val="00A35206"/>
    <w:rsid w:val="00A35269"/>
    <w:rsid w:val="00A363DA"/>
    <w:rsid w:val="00A365B2"/>
    <w:rsid w:val="00A36A54"/>
    <w:rsid w:val="00A36B9B"/>
    <w:rsid w:val="00A37302"/>
    <w:rsid w:val="00A373D6"/>
    <w:rsid w:val="00A37B4B"/>
    <w:rsid w:val="00A400F7"/>
    <w:rsid w:val="00A40F4B"/>
    <w:rsid w:val="00A40FB9"/>
    <w:rsid w:val="00A41D3A"/>
    <w:rsid w:val="00A423AA"/>
    <w:rsid w:val="00A42729"/>
    <w:rsid w:val="00A429CB"/>
    <w:rsid w:val="00A43720"/>
    <w:rsid w:val="00A45E32"/>
    <w:rsid w:val="00A46196"/>
    <w:rsid w:val="00A468F1"/>
    <w:rsid w:val="00A46A19"/>
    <w:rsid w:val="00A46CD5"/>
    <w:rsid w:val="00A46E46"/>
    <w:rsid w:val="00A47790"/>
    <w:rsid w:val="00A50169"/>
    <w:rsid w:val="00A50936"/>
    <w:rsid w:val="00A50954"/>
    <w:rsid w:val="00A51656"/>
    <w:rsid w:val="00A517F3"/>
    <w:rsid w:val="00A51D76"/>
    <w:rsid w:val="00A5235C"/>
    <w:rsid w:val="00A523BD"/>
    <w:rsid w:val="00A5279E"/>
    <w:rsid w:val="00A53E95"/>
    <w:rsid w:val="00A54EDD"/>
    <w:rsid w:val="00A55883"/>
    <w:rsid w:val="00A56DEF"/>
    <w:rsid w:val="00A56E6E"/>
    <w:rsid w:val="00A5769E"/>
    <w:rsid w:val="00A5786A"/>
    <w:rsid w:val="00A604B2"/>
    <w:rsid w:val="00A616AD"/>
    <w:rsid w:val="00A653F9"/>
    <w:rsid w:val="00A65A9A"/>
    <w:rsid w:val="00A65BF3"/>
    <w:rsid w:val="00A66B02"/>
    <w:rsid w:val="00A66DA0"/>
    <w:rsid w:val="00A6745F"/>
    <w:rsid w:val="00A70685"/>
    <w:rsid w:val="00A716D6"/>
    <w:rsid w:val="00A72E3F"/>
    <w:rsid w:val="00A735A0"/>
    <w:rsid w:val="00A73832"/>
    <w:rsid w:val="00A74D1F"/>
    <w:rsid w:val="00A74FC7"/>
    <w:rsid w:val="00A75A73"/>
    <w:rsid w:val="00A772A9"/>
    <w:rsid w:val="00A80FCC"/>
    <w:rsid w:val="00A833B2"/>
    <w:rsid w:val="00A8515B"/>
    <w:rsid w:val="00A913F4"/>
    <w:rsid w:val="00A92AA5"/>
    <w:rsid w:val="00A92EF9"/>
    <w:rsid w:val="00A938DE"/>
    <w:rsid w:val="00A93FEF"/>
    <w:rsid w:val="00A957E5"/>
    <w:rsid w:val="00A95867"/>
    <w:rsid w:val="00A96146"/>
    <w:rsid w:val="00A9668B"/>
    <w:rsid w:val="00A96819"/>
    <w:rsid w:val="00A97822"/>
    <w:rsid w:val="00A97E5A"/>
    <w:rsid w:val="00A97F1C"/>
    <w:rsid w:val="00AA096C"/>
    <w:rsid w:val="00AA1733"/>
    <w:rsid w:val="00AA28F3"/>
    <w:rsid w:val="00AA29DC"/>
    <w:rsid w:val="00AA34B2"/>
    <w:rsid w:val="00AA3E51"/>
    <w:rsid w:val="00AA40D5"/>
    <w:rsid w:val="00AA5F9D"/>
    <w:rsid w:val="00AB0C51"/>
    <w:rsid w:val="00AB1BBE"/>
    <w:rsid w:val="00AB3955"/>
    <w:rsid w:val="00AB39EC"/>
    <w:rsid w:val="00AB4BBB"/>
    <w:rsid w:val="00AB5327"/>
    <w:rsid w:val="00AB6080"/>
    <w:rsid w:val="00AB64F3"/>
    <w:rsid w:val="00AC11AE"/>
    <w:rsid w:val="00AC1350"/>
    <w:rsid w:val="00AC1DAF"/>
    <w:rsid w:val="00AC32B9"/>
    <w:rsid w:val="00AC484A"/>
    <w:rsid w:val="00AC4CFD"/>
    <w:rsid w:val="00AC5038"/>
    <w:rsid w:val="00AC5077"/>
    <w:rsid w:val="00AC5845"/>
    <w:rsid w:val="00AC656A"/>
    <w:rsid w:val="00AC7EB6"/>
    <w:rsid w:val="00AD0F4D"/>
    <w:rsid w:val="00AD10D7"/>
    <w:rsid w:val="00AD16C5"/>
    <w:rsid w:val="00AD2642"/>
    <w:rsid w:val="00AD44D6"/>
    <w:rsid w:val="00AD52B4"/>
    <w:rsid w:val="00AD544E"/>
    <w:rsid w:val="00AD5AF2"/>
    <w:rsid w:val="00AD698B"/>
    <w:rsid w:val="00AD70AE"/>
    <w:rsid w:val="00AD7914"/>
    <w:rsid w:val="00AD7D47"/>
    <w:rsid w:val="00AE1F32"/>
    <w:rsid w:val="00AE20E8"/>
    <w:rsid w:val="00AE59D6"/>
    <w:rsid w:val="00AE5E2A"/>
    <w:rsid w:val="00AE60FF"/>
    <w:rsid w:val="00AE6F84"/>
    <w:rsid w:val="00AE7774"/>
    <w:rsid w:val="00AF0802"/>
    <w:rsid w:val="00AF0D51"/>
    <w:rsid w:val="00AF1316"/>
    <w:rsid w:val="00AF13CC"/>
    <w:rsid w:val="00AF1406"/>
    <w:rsid w:val="00AF34DC"/>
    <w:rsid w:val="00AF3504"/>
    <w:rsid w:val="00AF3739"/>
    <w:rsid w:val="00AF3F20"/>
    <w:rsid w:val="00AF42F5"/>
    <w:rsid w:val="00AF61C2"/>
    <w:rsid w:val="00AF75E2"/>
    <w:rsid w:val="00B02E58"/>
    <w:rsid w:val="00B02F62"/>
    <w:rsid w:val="00B03973"/>
    <w:rsid w:val="00B04715"/>
    <w:rsid w:val="00B04992"/>
    <w:rsid w:val="00B04E6E"/>
    <w:rsid w:val="00B04EC9"/>
    <w:rsid w:val="00B058F1"/>
    <w:rsid w:val="00B064C5"/>
    <w:rsid w:val="00B066F2"/>
    <w:rsid w:val="00B066FE"/>
    <w:rsid w:val="00B10331"/>
    <w:rsid w:val="00B12A38"/>
    <w:rsid w:val="00B12E9D"/>
    <w:rsid w:val="00B1389A"/>
    <w:rsid w:val="00B1499A"/>
    <w:rsid w:val="00B16119"/>
    <w:rsid w:val="00B16309"/>
    <w:rsid w:val="00B163B0"/>
    <w:rsid w:val="00B168E4"/>
    <w:rsid w:val="00B176E4"/>
    <w:rsid w:val="00B207AB"/>
    <w:rsid w:val="00B21354"/>
    <w:rsid w:val="00B22AAF"/>
    <w:rsid w:val="00B23A01"/>
    <w:rsid w:val="00B24225"/>
    <w:rsid w:val="00B2516C"/>
    <w:rsid w:val="00B25C49"/>
    <w:rsid w:val="00B27E3C"/>
    <w:rsid w:val="00B30906"/>
    <w:rsid w:val="00B30DDC"/>
    <w:rsid w:val="00B310A2"/>
    <w:rsid w:val="00B3327C"/>
    <w:rsid w:val="00B33958"/>
    <w:rsid w:val="00B349F1"/>
    <w:rsid w:val="00B34B31"/>
    <w:rsid w:val="00B34F8C"/>
    <w:rsid w:val="00B35D37"/>
    <w:rsid w:val="00B36525"/>
    <w:rsid w:val="00B36AB6"/>
    <w:rsid w:val="00B41447"/>
    <w:rsid w:val="00B42A16"/>
    <w:rsid w:val="00B43960"/>
    <w:rsid w:val="00B43DBF"/>
    <w:rsid w:val="00B4454E"/>
    <w:rsid w:val="00B44D9C"/>
    <w:rsid w:val="00B44DBF"/>
    <w:rsid w:val="00B4563C"/>
    <w:rsid w:val="00B46493"/>
    <w:rsid w:val="00B46568"/>
    <w:rsid w:val="00B46912"/>
    <w:rsid w:val="00B46E20"/>
    <w:rsid w:val="00B506ED"/>
    <w:rsid w:val="00B50E5F"/>
    <w:rsid w:val="00B51401"/>
    <w:rsid w:val="00B517A4"/>
    <w:rsid w:val="00B52BDF"/>
    <w:rsid w:val="00B530C3"/>
    <w:rsid w:val="00B55933"/>
    <w:rsid w:val="00B55F0B"/>
    <w:rsid w:val="00B57BE2"/>
    <w:rsid w:val="00B60F0A"/>
    <w:rsid w:val="00B62CE4"/>
    <w:rsid w:val="00B63E61"/>
    <w:rsid w:val="00B64076"/>
    <w:rsid w:val="00B64471"/>
    <w:rsid w:val="00B66F7F"/>
    <w:rsid w:val="00B6712B"/>
    <w:rsid w:val="00B703F4"/>
    <w:rsid w:val="00B70E1D"/>
    <w:rsid w:val="00B70FF8"/>
    <w:rsid w:val="00B7322B"/>
    <w:rsid w:val="00B7460D"/>
    <w:rsid w:val="00B75087"/>
    <w:rsid w:val="00B7516E"/>
    <w:rsid w:val="00B7523A"/>
    <w:rsid w:val="00B755DD"/>
    <w:rsid w:val="00B75FF2"/>
    <w:rsid w:val="00B76E44"/>
    <w:rsid w:val="00B8080A"/>
    <w:rsid w:val="00B81196"/>
    <w:rsid w:val="00B82374"/>
    <w:rsid w:val="00B82EFD"/>
    <w:rsid w:val="00B83386"/>
    <w:rsid w:val="00B83677"/>
    <w:rsid w:val="00B836C4"/>
    <w:rsid w:val="00B83BBE"/>
    <w:rsid w:val="00B842EF"/>
    <w:rsid w:val="00B8515D"/>
    <w:rsid w:val="00B85297"/>
    <w:rsid w:val="00B85BA1"/>
    <w:rsid w:val="00B861A0"/>
    <w:rsid w:val="00B8764A"/>
    <w:rsid w:val="00B87EF8"/>
    <w:rsid w:val="00B90465"/>
    <w:rsid w:val="00B914EE"/>
    <w:rsid w:val="00B92DED"/>
    <w:rsid w:val="00B93393"/>
    <w:rsid w:val="00B93BFB"/>
    <w:rsid w:val="00B93D6B"/>
    <w:rsid w:val="00B93F1D"/>
    <w:rsid w:val="00B94CAA"/>
    <w:rsid w:val="00B94FB4"/>
    <w:rsid w:val="00B96269"/>
    <w:rsid w:val="00B965D2"/>
    <w:rsid w:val="00B96A16"/>
    <w:rsid w:val="00B97769"/>
    <w:rsid w:val="00B97833"/>
    <w:rsid w:val="00B97AB9"/>
    <w:rsid w:val="00BA0D12"/>
    <w:rsid w:val="00BA0E1F"/>
    <w:rsid w:val="00BA186C"/>
    <w:rsid w:val="00BA21F1"/>
    <w:rsid w:val="00BA306B"/>
    <w:rsid w:val="00BA32C7"/>
    <w:rsid w:val="00BA3BB8"/>
    <w:rsid w:val="00BA4135"/>
    <w:rsid w:val="00BA424A"/>
    <w:rsid w:val="00BA4367"/>
    <w:rsid w:val="00BA4709"/>
    <w:rsid w:val="00BA757C"/>
    <w:rsid w:val="00BA7687"/>
    <w:rsid w:val="00BB0372"/>
    <w:rsid w:val="00BB05C5"/>
    <w:rsid w:val="00BB1367"/>
    <w:rsid w:val="00BB16BF"/>
    <w:rsid w:val="00BB1D97"/>
    <w:rsid w:val="00BB5C61"/>
    <w:rsid w:val="00BB6DC3"/>
    <w:rsid w:val="00BC02A2"/>
    <w:rsid w:val="00BC1B93"/>
    <w:rsid w:val="00BC29EE"/>
    <w:rsid w:val="00BC483C"/>
    <w:rsid w:val="00BC4FE3"/>
    <w:rsid w:val="00BC6E08"/>
    <w:rsid w:val="00BC7646"/>
    <w:rsid w:val="00BD128F"/>
    <w:rsid w:val="00BD1EFC"/>
    <w:rsid w:val="00BD2167"/>
    <w:rsid w:val="00BD23AA"/>
    <w:rsid w:val="00BD2D08"/>
    <w:rsid w:val="00BD34F6"/>
    <w:rsid w:val="00BD36B4"/>
    <w:rsid w:val="00BD4407"/>
    <w:rsid w:val="00BD45D1"/>
    <w:rsid w:val="00BD4A11"/>
    <w:rsid w:val="00BD4FED"/>
    <w:rsid w:val="00BD5B7C"/>
    <w:rsid w:val="00BD7444"/>
    <w:rsid w:val="00BD7BB7"/>
    <w:rsid w:val="00BD7F1B"/>
    <w:rsid w:val="00BE05A6"/>
    <w:rsid w:val="00BE08D3"/>
    <w:rsid w:val="00BE0E3B"/>
    <w:rsid w:val="00BE151D"/>
    <w:rsid w:val="00BE1929"/>
    <w:rsid w:val="00BE1B25"/>
    <w:rsid w:val="00BE1BD4"/>
    <w:rsid w:val="00BE371B"/>
    <w:rsid w:val="00BE3C26"/>
    <w:rsid w:val="00BE442D"/>
    <w:rsid w:val="00BE4D02"/>
    <w:rsid w:val="00BE4DBA"/>
    <w:rsid w:val="00BE629B"/>
    <w:rsid w:val="00BE6856"/>
    <w:rsid w:val="00BE6969"/>
    <w:rsid w:val="00BE7D6F"/>
    <w:rsid w:val="00BF012A"/>
    <w:rsid w:val="00BF03BD"/>
    <w:rsid w:val="00BF0B0A"/>
    <w:rsid w:val="00BF2BAE"/>
    <w:rsid w:val="00BF34D9"/>
    <w:rsid w:val="00BF3A9F"/>
    <w:rsid w:val="00BF5B09"/>
    <w:rsid w:val="00BF5B24"/>
    <w:rsid w:val="00BF73C6"/>
    <w:rsid w:val="00C005C1"/>
    <w:rsid w:val="00C0081C"/>
    <w:rsid w:val="00C01618"/>
    <w:rsid w:val="00C028AC"/>
    <w:rsid w:val="00C02E73"/>
    <w:rsid w:val="00C04B84"/>
    <w:rsid w:val="00C04BB0"/>
    <w:rsid w:val="00C05D74"/>
    <w:rsid w:val="00C10E54"/>
    <w:rsid w:val="00C11636"/>
    <w:rsid w:val="00C11C4F"/>
    <w:rsid w:val="00C122E7"/>
    <w:rsid w:val="00C12315"/>
    <w:rsid w:val="00C12362"/>
    <w:rsid w:val="00C12FD0"/>
    <w:rsid w:val="00C13462"/>
    <w:rsid w:val="00C13510"/>
    <w:rsid w:val="00C13D12"/>
    <w:rsid w:val="00C14791"/>
    <w:rsid w:val="00C14D20"/>
    <w:rsid w:val="00C15629"/>
    <w:rsid w:val="00C158AA"/>
    <w:rsid w:val="00C1686E"/>
    <w:rsid w:val="00C170CF"/>
    <w:rsid w:val="00C211EF"/>
    <w:rsid w:val="00C21E87"/>
    <w:rsid w:val="00C226C1"/>
    <w:rsid w:val="00C238C0"/>
    <w:rsid w:val="00C23D8E"/>
    <w:rsid w:val="00C24123"/>
    <w:rsid w:val="00C250D1"/>
    <w:rsid w:val="00C257E8"/>
    <w:rsid w:val="00C25EEB"/>
    <w:rsid w:val="00C25FCD"/>
    <w:rsid w:val="00C300E1"/>
    <w:rsid w:val="00C349F3"/>
    <w:rsid w:val="00C35D0E"/>
    <w:rsid w:val="00C36B5C"/>
    <w:rsid w:val="00C371FA"/>
    <w:rsid w:val="00C37B53"/>
    <w:rsid w:val="00C40108"/>
    <w:rsid w:val="00C4014E"/>
    <w:rsid w:val="00C404E4"/>
    <w:rsid w:val="00C408AE"/>
    <w:rsid w:val="00C410F9"/>
    <w:rsid w:val="00C416E6"/>
    <w:rsid w:val="00C43962"/>
    <w:rsid w:val="00C44214"/>
    <w:rsid w:val="00C46D0B"/>
    <w:rsid w:val="00C47106"/>
    <w:rsid w:val="00C47E6F"/>
    <w:rsid w:val="00C51650"/>
    <w:rsid w:val="00C51CF0"/>
    <w:rsid w:val="00C521A2"/>
    <w:rsid w:val="00C538B5"/>
    <w:rsid w:val="00C55B34"/>
    <w:rsid w:val="00C574E3"/>
    <w:rsid w:val="00C574FE"/>
    <w:rsid w:val="00C577A1"/>
    <w:rsid w:val="00C60496"/>
    <w:rsid w:val="00C6090C"/>
    <w:rsid w:val="00C61274"/>
    <w:rsid w:val="00C614FF"/>
    <w:rsid w:val="00C62A68"/>
    <w:rsid w:val="00C62D36"/>
    <w:rsid w:val="00C64893"/>
    <w:rsid w:val="00C65735"/>
    <w:rsid w:val="00C65A47"/>
    <w:rsid w:val="00C662FD"/>
    <w:rsid w:val="00C67B83"/>
    <w:rsid w:val="00C67BE0"/>
    <w:rsid w:val="00C67FA3"/>
    <w:rsid w:val="00C70218"/>
    <w:rsid w:val="00C709F0"/>
    <w:rsid w:val="00C711CE"/>
    <w:rsid w:val="00C711FD"/>
    <w:rsid w:val="00C723BE"/>
    <w:rsid w:val="00C725F4"/>
    <w:rsid w:val="00C72826"/>
    <w:rsid w:val="00C73DD8"/>
    <w:rsid w:val="00C74241"/>
    <w:rsid w:val="00C75360"/>
    <w:rsid w:val="00C75D56"/>
    <w:rsid w:val="00C7627F"/>
    <w:rsid w:val="00C76DCA"/>
    <w:rsid w:val="00C77186"/>
    <w:rsid w:val="00C8237D"/>
    <w:rsid w:val="00C82CBF"/>
    <w:rsid w:val="00C8315A"/>
    <w:rsid w:val="00C8339D"/>
    <w:rsid w:val="00C84429"/>
    <w:rsid w:val="00C84908"/>
    <w:rsid w:val="00C849FC"/>
    <w:rsid w:val="00C84E97"/>
    <w:rsid w:val="00C8542C"/>
    <w:rsid w:val="00C86FBF"/>
    <w:rsid w:val="00C87518"/>
    <w:rsid w:val="00C877DE"/>
    <w:rsid w:val="00C90115"/>
    <w:rsid w:val="00C90C28"/>
    <w:rsid w:val="00C90C8D"/>
    <w:rsid w:val="00C91E85"/>
    <w:rsid w:val="00C93580"/>
    <w:rsid w:val="00C9537F"/>
    <w:rsid w:val="00C95D52"/>
    <w:rsid w:val="00C96048"/>
    <w:rsid w:val="00C962CD"/>
    <w:rsid w:val="00C96533"/>
    <w:rsid w:val="00C96BE4"/>
    <w:rsid w:val="00C974C6"/>
    <w:rsid w:val="00CA0BF0"/>
    <w:rsid w:val="00CA1430"/>
    <w:rsid w:val="00CA1502"/>
    <w:rsid w:val="00CA2B03"/>
    <w:rsid w:val="00CA41F9"/>
    <w:rsid w:val="00CA5316"/>
    <w:rsid w:val="00CA6905"/>
    <w:rsid w:val="00CA692E"/>
    <w:rsid w:val="00CA6957"/>
    <w:rsid w:val="00CA6A50"/>
    <w:rsid w:val="00CB1108"/>
    <w:rsid w:val="00CB258B"/>
    <w:rsid w:val="00CB3782"/>
    <w:rsid w:val="00CB4A00"/>
    <w:rsid w:val="00CB4F3E"/>
    <w:rsid w:val="00CB525E"/>
    <w:rsid w:val="00CB54D1"/>
    <w:rsid w:val="00CB6140"/>
    <w:rsid w:val="00CB62D7"/>
    <w:rsid w:val="00CB67E2"/>
    <w:rsid w:val="00CB6856"/>
    <w:rsid w:val="00CB69E9"/>
    <w:rsid w:val="00CB6F08"/>
    <w:rsid w:val="00CB6F87"/>
    <w:rsid w:val="00CB6F8A"/>
    <w:rsid w:val="00CB79AF"/>
    <w:rsid w:val="00CC0BFC"/>
    <w:rsid w:val="00CC0F6E"/>
    <w:rsid w:val="00CC1136"/>
    <w:rsid w:val="00CC152F"/>
    <w:rsid w:val="00CC1E56"/>
    <w:rsid w:val="00CC29D4"/>
    <w:rsid w:val="00CC33CD"/>
    <w:rsid w:val="00CC36F2"/>
    <w:rsid w:val="00CC3BC1"/>
    <w:rsid w:val="00CC4BCC"/>
    <w:rsid w:val="00CC4F19"/>
    <w:rsid w:val="00CC5BA2"/>
    <w:rsid w:val="00CC60BE"/>
    <w:rsid w:val="00CC61B2"/>
    <w:rsid w:val="00CC711A"/>
    <w:rsid w:val="00CD10DE"/>
    <w:rsid w:val="00CD1B90"/>
    <w:rsid w:val="00CD201C"/>
    <w:rsid w:val="00CD266E"/>
    <w:rsid w:val="00CD2D9D"/>
    <w:rsid w:val="00CD2F89"/>
    <w:rsid w:val="00CD4960"/>
    <w:rsid w:val="00CD4A5B"/>
    <w:rsid w:val="00CD56BE"/>
    <w:rsid w:val="00CD613E"/>
    <w:rsid w:val="00CD6764"/>
    <w:rsid w:val="00CD7357"/>
    <w:rsid w:val="00CE0201"/>
    <w:rsid w:val="00CE0DEF"/>
    <w:rsid w:val="00CE16CE"/>
    <w:rsid w:val="00CE2199"/>
    <w:rsid w:val="00CE3074"/>
    <w:rsid w:val="00CE4726"/>
    <w:rsid w:val="00CE4BA7"/>
    <w:rsid w:val="00CE4EF1"/>
    <w:rsid w:val="00CE5624"/>
    <w:rsid w:val="00CE5D03"/>
    <w:rsid w:val="00CE64B6"/>
    <w:rsid w:val="00CE78B7"/>
    <w:rsid w:val="00CF14A6"/>
    <w:rsid w:val="00CF1818"/>
    <w:rsid w:val="00CF4A05"/>
    <w:rsid w:val="00CF4E2D"/>
    <w:rsid w:val="00CF625F"/>
    <w:rsid w:val="00CF77DD"/>
    <w:rsid w:val="00CF7C86"/>
    <w:rsid w:val="00D00FE7"/>
    <w:rsid w:val="00D0142B"/>
    <w:rsid w:val="00D03A8F"/>
    <w:rsid w:val="00D03DE2"/>
    <w:rsid w:val="00D0450E"/>
    <w:rsid w:val="00D0483B"/>
    <w:rsid w:val="00D06B75"/>
    <w:rsid w:val="00D07737"/>
    <w:rsid w:val="00D078DB"/>
    <w:rsid w:val="00D07904"/>
    <w:rsid w:val="00D07FBC"/>
    <w:rsid w:val="00D1062C"/>
    <w:rsid w:val="00D10AC0"/>
    <w:rsid w:val="00D1178B"/>
    <w:rsid w:val="00D11FDA"/>
    <w:rsid w:val="00D121FA"/>
    <w:rsid w:val="00D128D3"/>
    <w:rsid w:val="00D133A6"/>
    <w:rsid w:val="00D1761E"/>
    <w:rsid w:val="00D17AED"/>
    <w:rsid w:val="00D2173C"/>
    <w:rsid w:val="00D21C38"/>
    <w:rsid w:val="00D22150"/>
    <w:rsid w:val="00D22362"/>
    <w:rsid w:val="00D229FB"/>
    <w:rsid w:val="00D23A71"/>
    <w:rsid w:val="00D247C8"/>
    <w:rsid w:val="00D2504D"/>
    <w:rsid w:val="00D25877"/>
    <w:rsid w:val="00D261A2"/>
    <w:rsid w:val="00D26476"/>
    <w:rsid w:val="00D26CDA"/>
    <w:rsid w:val="00D27032"/>
    <w:rsid w:val="00D27D31"/>
    <w:rsid w:val="00D322CC"/>
    <w:rsid w:val="00D3370D"/>
    <w:rsid w:val="00D34614"/>
    <w:rsid w:val="00D34996"/>
    <w:rsid w:val="00D35001"/>
    <w:rsid w:val="00D352DD"/>
    <w:rsid w:val="00D36BD9"/>
    <w:rsid w:val="00D372A4"/>
    <w:rsid w:val="00D43424"/>
    <w:rsid w:val="00D4385A"/>
    <w:rsid w:val="00D44DC3"/>
    <w:rsid w:val="00D45D3D"/>
    <w:rsid w:val="00D46A05"/>
    <w:rsid w:val="00D47584"/>
    <w:rsid w:val="00D47F80"/>
    <w:rsid w:val="00D5007B"/>
    <w:rsid w:val="00D506E3"/>
    <w:rsid w:val="00D5073C"/>
    <w:rsid w:val="00D53D25"/>
    <w:rsid w:val="00D54BA5"/>
    <w:rsid w:val="00D54EBD"/>
    <w:rsid w:val="00D5591B"/>
    <w:rsid w:val="00D55B2B"/>
    <w:rsid w:val="00D55EC7"/>
    <w:rsid w:val="00D56AC0"/>
    <w:rsid w:val="00D606DF"/>
    <w:rsid w:val="00D60848"/>
    <w:rsid w:val="00D61578"/>
    <w:rsid w:val="00D64A92"/>
    <w:rsid w:val="00D651FE"/>
    <w:rsid w:val="00D6565C"/>
    <w:rsid w:val="00D65A75"/>
    <w:rsid w:val="00D65ABB"/>
    <w:rsid w:val="00D65BF3"/>
    <w:rsid w:val="00D662F1"/>
    <w:rsid w:val="00D665A0"/>
    <w:rsid w:val="00D6684B"/>
    <w:rsid w:val="00D670FC"/>
    <w:rsid w:val="00D67AAD"/>
    <w:rsid w:val="00D67F5B"/>
    <w:rsid w:val="00D7072B"/>
    <w:rsid w:val="00D70D74"/>
    <w:rsid w:val="00D713F0"/>
    <w:rsid w:val="00D724E6"/>
    <w:rsid w:val="00D72A4D"/>
    <w:rsid w:val="00D72D63"/>
    <w:rsid w:val="00D73AB2"/>
    <w:rsid w:val="00D73E04"/>
    <w:rsid w:val="00D73F66"/>
    <w:rsid w:val="00D74112"/>
    <w:rsid w:val="00D746D0"/>
    <w:rsid w:val="00D77D96"/>
    <w:rsid w:val="00D801B5"/>
    <w:rsid w:val="00D80A00"/>
    <w:rsid w:val="00D80BA5"/>
    <w:rsid w:val="00D816F4"/>
    <w:rsid w:val="00D817CA"/>
    <w:rsid w:val="00D81CA5"/>
    <w:rsid w:val="00D8361D"/>
    <w:rsid w:val="00D836B1"/>
    <w:rsid w:val="00D83764"/>
    <w:rsid w:val="00D83FC6"/>
    <w:rsid w:val="00D84DB0"/>
    <w:rsid w:val="00D8592B"/>
    <w:rsid w:val="00D85C89"/>
    <w:rsid w:val="00D869F4"/>
    <w:rsid w:val="00D8751D"/>
    <w:rsid w:val="00D90C63"/>
    <w:rsid w:val="00D91259"/>
    <w:rsid w:val="00D92D1F"/>
    <w:rsid w:val="00D92ED5"/>
    <w:rsid w:val="00D92F40"/>
    <w:rsid w:val="00D933E6"/>
    <w:rsid w:val="00D9367E"/>
    <w:rsid w:val="00D94A1E"/>
    <w:rsid w:val="00D954D2"/>
    <w:rsid w:val="00D961E8"/>
    <w:rsid w:val="00D96289"/>
    <w:rsid w:val="00DA05D0"/>
    <w:rsid w:val="00DA06A1"/>
    <w:rsid w:val="00DA093E"/>
    <w:rsid w:val="00DA1D19"/>
    <w:rsid w:val="00DA2076"/>
    <w:rsid w:val="00DA23F3"/>
    <w:rsid w:val="00DA3C85"/>
    <w:rsid w:val="00DA535D"/>
    <w:rsid w:val="00DB0C7D"/>
    <w:rsid w:val="00DB1142"/>
    <w:rsid w:val="00DB3234"/>
    <w:rsid w:val="00DB3795"/>
    <w:rsid w:val="00DB5560"/>
    <w:rsid w:val="00DB59A6"/>
    <w:rsid w:val="00DB6A2E"/>
    <w:rsid w:val="00DB6DAB"/>
    <w:rsid w:val="00DC0D88"/>
    <w:rsid w:val="00DC1049"/>
    <w:rsid w:val="00DC1DFC"/>
    <w:rsid w:val="00DC3291"/>
    <w:rsid w:val="00DC355D"/>
    <w:rsid w:val="00DC4E08"/>
    <w:rsid w:val="00DC4E82"/>
    <w:rsid w:val="00DC5389"/>
    <w:rsid w:val="00DC5D8B"/>
    <w:rsid w:val="00DC5E29"/>
    <w:rsid w:val="00DC63B8"/>
    <w:rsid w:val="00DC735B"/>
    <w:rsid w:val="00DC7C27"/>
    <w:rsid w:val="00DD024B"/>
    <w:rsid w:val="00DD0ADA"/>
    <w:rsid w:val="00DD0D16"/>
    <w:rsid w:val="00DD1C61"/>
    <w:rsid w:val="00DD2755"/>
    <w:rsid w:val="00DD2A97"/>
    <w:rsid w:val="00DD336A"/>
    <w:rsid w:val="00DD4A19"/>
    <w:rsid w:val="00DD4D24"/>
    <w:rsid w:val="00DD566D"/>
    <w:rsid w:val="00DD6958"/>
    <w:rsid w:val="00DD7BC3"/>
    <w:rsid w:val="00DE1F4C"/>
    <w:rsid w:val="00DE3442"/>
    <w:rsid w:val="00DE36C8"/>
    <w:rsid w:val="00DE3704"/>
    <w:rsid w:val="00DE413E"/>
    <w:rsid w:val="00DE4662"/>
    <w:rsid w:val="00DE55BF"/>
    <w:rsid w:val="00DE5CA1"/>
    <w:rsid w:val="00DE6894"/>
    <w:rsid w:val="00DE6D04"/>
    <w:rsid w:val="00DE77B8"/>
    <w:rsid w:val="00DF0ECB"/>
    <w:rsid w:val="00DF1FF9"/>
    <w:rsid w:val="00DF2656"/>
    <w:rsid w:val="00DF3503"/>
    <w:rsid w:val="00DF4ADD"/>
    <w:rsid w:val="00DF4C10"/>
    <w:rsid w:val="00DF4DB1"/>
    <w:rsid w:val="00DF6530"/>
    <w:rsid w:val="00E007DB"/>
    <w:rsid w:val="00E00904"/>
    <w:rsid w:val="00E00BD2"/>
    <w:rsid w:val="00E0124C"/>
    <w:rsid w:val="00E01B21"/>
    <w:rsid w:val="00E0242A"/>
    <w:rsid w:val="00E0274F"/>
    <w:rsid w:val="00E02CD8"/>
    <w:rsid w:val="00E044C6"/>
    <w:rsid w:val="00E045AF"/>
    <w:rsid w:val="00E04AFB"/>
    <w:rsid w:val="00E04FAB"/>
    <w:rsid w:val="00E06451"/>
    <w:rsid w:val="00E069E9"/>
    <w:rsid w:val="00E06B85"/>
    <w:rsid w:val="00E079CC"/>
    <w:rsid w:val="00E10B0B"/>
    <w:rsid w:val="00E11169"/>
    <w:rsid w:val="00E115D3"/>
    <w:rsid w:val="00E12AA8"/>
    <w:rsid w:val="00E14B54"/>
    <w:rsid w:val="00E15BB1"/>
    <w:rsid w:val="00E164AC"/>
    <w:rsid w:val="00E1693E"/>
    <w:rsid w:val="00E1710D"/>
    <w:rsid w:val="00E20222"/>
    <w:rsid w:val="00E20245"/>
    <w:rsid w:val="00E202DE"/>
    <w:rsid w:val="00E20663"/>
    <w:rsid w:val="00E20CE3"/>
    <w:rsid w:val="00E21347"/>
    <w:rsid w:val="00E21D00"/>
    <w:rsid w:val="00E22F6A"/>
    <w:rsid w:val="00E23E41"/>
    <w:rsid w:val="00E24B65"/>
    <w:rsid w:val="00E2522E"/>
    <w:rsid w:val="00E2560D"/>
    <w:rsid w:val="00E26247"/>
    <w:rsid w:val="00E26CCB"/>
    <w:rsid w:val="00E27002"/>
    <w:rsid w:val="00E27A5E"/>
    <w:rsid w:val="00E302AB"/>
    <w:rsid w:val="00E30690"/>
    <w:rsid w:val="00E30C5A"/>
    <w:rsid w:val="00E30D24"/>
    <w:rsid w:val="00E314B1"/>
    <w:rsid w:val="00E32552"/>
    <w:rsid w:val="00E32CAA"/>
    <w:rsid w:val="00E32D9D"/>
    <w:rsid w:val="00E32F30"/>
    <w:rsid w:val="00E33D67"/>
    <w:rsid w:val="00E34562"/>
    <w:rsid w:val="00E3469B"/>
    <w:rsid w:val="00E34784"/>
    <w:rsid w:val="00E34996"/>
    <w:rsid w:val="00E34ADB"/>
    <w:rsid w:val="00E367B0"/>
    <w:rsid w:val="00E36EF3"/>
    <w:rsid w:val="00E37087"/>
    <w:rsid w:val="00E37211"/>
    <w:rsid w:val="00E37C4B"/>
    <w:rsid w:val="00E4008A"/>
    <w:rsid w:val="00E4097E"/>
    <w:rsid w:val="00E416DF"/>
    <w:rsid w:val="00E428AC"/>
    <w:rsid w:val="00E43129"/>
    <w:rsid w:val="00E433DA"/>
    <w:rsid w:val="00E4408B"/>
    <w:rsid w:val="00E465FF"/>
    <w:rsid w:val="00E474CB"/>
    <w:rsid w:val="00E476AF"/>
    <w:rsid w:val="00E50697"/>
    <w:rsid w:val="00E50D3C"/>
    <w:rsid w:val="00E513B5"/>
    <w:rsid w:val="00E515A2"/>
    <w:rsid w:val="00E51F3A"/>
    <w:rsid w:val="00E52EB9"/>
    <w:rsid w:val="00E54547"/>
    <w:rsid w:val="00E553AB"/>
    <w:rsid w:val="00E55617"/>
    <w:rsid w:val="00E55FB7"/>
    <w:rsid w:val="00E56156"/>
    <w:rsid w:val="00E56511"/>
    <w:rsid w:val="00E574C3"/>
    <w:rsid w:val="00E6012F"/>
    <w:rsid w:val="00E609F1"/>
    <w:rsid w:val="00E61224"/>
    <w:rsid w:val="00E61325"/>
    <w:rsid w:val="00E61696"/>
    <w:rsid w:val="00E61FAB"/>
    <w:rsid w:val="00E621DC"/>
    <w:rsid w:val="00E622EC"/>
    <w:rsid w:val="00E62C98"/>
    <w:rsid w:val="00E63BAA"/>
    <w:rsid w:val="00E647D4"/>
    <w:rsid w:val="00E647DA"/>
    <w:rsid w:val="00E66549"/>
    <w:rsid w:val="00E67F4C"/>
    <w:rsid w:val="00E70085"/>
    <w:rsid w:val="00E71FD3"/>
    <w:rsid w:val="00E72692"/>
    <w:rsid w:val="00E727FB"/>
    <w:rsid w:val="00E74752"/>
    <w:rsid w:val="00E74AC0"/>
    <w:rsid w:val="00E7519A"/>
    <w:rsid w:val="00E753DA"/>
    <w:rsid w:val="00E75DB0"/>
    <w:rsid w:val="00E7692B"/>
    <w:rsid w:val="00E771C2"/>
    <w:rsid w:val="00E771E8"/>
    <w:rsid w:val="00E808B8"/>
    <w:rsid w:val="00E81114"/>
    <w:rsid w:val="00E81596"/>
    <w:rsid w:val="00E81711"/>
    <w:rsid w:val="00E839E8"/>
    <w:rsid w:val="00E86884"/>
    <w:rsid w:val="00E8785C"/>
    <w:rsid w:val="00E87C42"/>
    <w:rsid w:val="00E9031C"/>
    <w:rsid w:val="00E9094D"/>
    <w:rsid w:val="00E90E64"/>
    <w:rsid w:val="00E926A8"/>
    <w:rsid w:val="00E929F1"/>
    <w:rsid w:val="00E933A6"/>
    <w:rsid w:val="00E936BE"/>
    <w:rsid w:val="00E958A6"/>
    <w:rsid w:val="00E95E5A"/>
    <w:rsid w:val="00E95EDC"/>
    <w:rsid w:val="00E96774"/>
    <w:rsid w:val="00E967AE"/>
    <w:rsid w:val="00E973A4"/>
    <w:rsid w:val="00EA1E1F"/>
    <w:rsid w:val="00EA2503"/>
    <w:rsid w:val="00EA28CA"/>
    <w:rsid w:val="00EA4195"/>
    <w:rsid w:val="00EA44D0"/>
    <w:rsid w:val="00EA4CEC"/>
    <w:rsid w:val="00EA77AC"/>
    <w:rsid w:val="00EB0DB3"/>
    <w:rsid w:val="00EB14F1"/>
    <w:rsid w:val="00EB1A38"/>
    <w:rsid w:val="00EB3357"/>
    <w:rsid w:val="00EB5AC7"/>
    <w:rsid w:val="00EB7BAC"/>
    <w:rsid w:val="00EC04A9"/>
    <w:rsid w:val="00EC0E93"/>
    <w:rsid w:val="00EC0F6D"/>
    <w:rsid w:val="00EC15AF"/>
    <w:rsid w:val="00EC1B57"/>
    <w:rsid w:val="00EC1E77"/>
    <w:rsid w:val="00EC2361"/>
    <w:rsid w:val="00EC2928"/>
    <w:rsid w:val="00EC3BA0"/>
    <w:rsid w:val="00EC4053"/>
    <w:rsid w:val="00EC459E"/>
    <w:rsid w:val="00EC470D"/>
    <w:rsid w:val="00EC4903"/>
    <w:rsid w:val="00EC5126"/>
    <w:rsid w:val="00EC52DF"/>
    <w:rsid w:val="00EC6653"/>
    <w:rsid w:val="00EC682A"/>
    <w:rsid w:val="00EC7030"/>
    <w:rsid w:val="00EC7731"/>
    <w:rsid w:val="00EC778B"/>
    <w:rsid w:val="00EC7FA7"/>
    <w:rsid w:val="00ED16EF"/>
    <w:rsid w:val="00ED1B3C"/>
    <w:rsid w:val="00ED2A80"/>
    <w:rsid w:val="00ED2B9A"/>
    <w:rsid w:val="00ED2F7A"/>
    <w:rsid w:val="00ED46BD"/>
    <w:rsid w:val="00ED5BDA"/>
    <w:rsid w:val="00ED5D04"/>
    <w:rsid w:val="00ED6529"/>
    <w:rsid w:val="00ED6C88"/>
    <w:rsid w:val="00ED7906"/>
    <w:rsid w:val="00EE2A5B"/>
    <w:rsid w:val="00EE2AE9"/>
    <w:rsid w:val="00EE39FE"/>
    <w:rsid w:val="00EE3FCB"/>
    <w:rsid w:val="00EE4311"/>
    <w:rsid w:val="00EE500D"/>
    <w:rsid w:val="00EE5FF8"/>
    <w:rsid w:val="00EE65E2"/>
    <w:rsid w:val="00EE6B8E"/>
    <w:rsid w:val="00EE72D9"/>
    <w:rsid w:val="00EE7A39"/>
    <w:rsid w:val="00EF0812"/>
    <w:rsid w:val="00EF0A10"/>
    <w:rsid w:val="00EF1821"/>
    <w:rsid w:val="00EF1BDC"/>
    <w:rsid w:val="00EF30F0"/>
    <w:rsid w:val="00EF37BA"/>
    <w:rsid w:val="00EF3904"/>
    <w:rsid w:val="00EF3A79"/>
    <w:rsid w:val="00EF4567"/>
    <w:rsid w:val="00EF64F2"/>
    <w:rsid w:val="00EF7DBB"/>
    <w:rsid w:val="00F01ABD"/>
    <w:rsid w:val="00F0249F"/>
    <w:rsid w:val="00F03483"/>
    <w:rsid w:val="00F03ADC"/>
    <w:rsid w:val="00F03CEE"/>
    <w:rsid w:val="00F04A9F"/>
    <w:rsid w:val="00F04B3F"/>
    <w:rsid w:val="00F04BB2"/>
    <w:rsid w:val="00F050E0"/>
    <w:rsid w:val="00F05511"/>
    <w:rsid w:val="00F06148"/>
    <w:rsid w:val="00F07569"/>
    <w:rsid w:val="00F101D1"/>
    <w:rsid w:val="00F108EE"/>
    <w:rsid w:val="00F118E2"/>
    <w:rsid w:val="00F11BEA"/>
    <w:rsid w:val="00F144EC"/>
    <w:rsid w:val="00F147A9"/>
    <w:rsid w:val="00F14CBC"/>
    <w:rsid w:val="00F15C7D"/>
    <w:rsid w:val="00F15F69"/>
    <w:rsid w:val="00F1720E"/>
    <w:rsid w:val="00F222BF"/>
    <w:rsid w:val="00F23B94"/>
    <w:rsid w:val="00F23C6D"/>
    <w:rsid w:val="00F23E95"/>
    <w:rsid w:val="00F25205"/>
    <w:rsid w:val="00F26F31"/>
    <w:rsid w:val="00F300CC"/>
    <w:rsid w:val="00F3022D"/>
    <w:rsid w:val="00F30A01"/>
    <w:rsid w:val="00F32073"/>
    <w:rsid w:val="00F32970"/>
    <w:rsid w:val="00F33652"/>
    <w:rsid w:val="00F33929"/>
    <w:rsid w:val="00F34AA6"/>
    <w:rsid w:val="00F34F12"/>
    <w:rsid w:val="00F34F1F"/>
    <w:rsid w:val="00F35053"/>
    <w:rsid w:val="00F3525D"/>
    <w:rsid w:val="00F36BDF"/>
    <w:rsid w:val="00F36E50"/>
    <w:rsid w:val="00F37601"/>
    <w:rsid w:val="00F37968"/>
    <w:rsid w:val="00F37A1D"/>
    <w:rsid w:val="00F4010E"/>
    <w:rsid w:val="00F403FB"/>
    <w:rsid w:val="00F422A9"/>
    <w:rsid w:val="00F4285E"/>
    <w:rsid w:val="00F42EDE"/>
    <w:rsid w:val="00F437B2"/>
    <w:rsid w:val="00F43F3D"/>
    <w:rsid w:val="00F445A2"/>
    <w:rsid w:val="00F44F1D"/>
    <w:rsid w:val="00F465F1"/>
    <w:rsid w:val="00F466FE"/>
    <w:rsid w:val="00F467FE"/>
    <w:rsid w:val="00F46A3B"/>
    <w:rsid w:val="00F46E13"/>
    <w:rsid w:val="00F47C61"/>
    <w:rsid w:val="00F5156A"/>
    <w:rsid w:val="00F51BD6"/>
    <w:rsid w:val="00F5200E"/>
    <w:rsid w:val="00F52556"/>
    <w:rsid w:val="00F5278F"/>
    <w:rsid w:val="00F52D02"/>
    <w:rsid w:val="00F53920"/>
    <w:rsid w:val="00F5433F"/>
    <w:rsid w:val="00F55F32"/>
    <w:rsid w:val="00F566C3"/>
    <w:rsid w:val="00F57C06"/>
    <w:rsid w:val="00F61D4D"/>
    <w:rsid w:val="00F63652"/>
    <w:rsid w:val="00F63A43"/>
    <w:rsid w:val="00F648CC"/>
    <w:rsid w:val="00F64C4D"/>
    <w:rsid w:val="00F6615B"/>
    <w:rsid w:val="00F66AC4"/>
    <w:rsid w:val="00F66E0F"/>
    <w:rsid w:val="00F67AEF"/>
    <w:rsid w:val="00F70886"/>
    <w:rsid w:val="00F70A44"/>
    <w:rsid w:val="00F72BAC"/>
    <w:rsid w:val="00F7397F"/>
    <w:rsid w:val="00F73DB1"/>
    <w:rsid w:val="00F74284"/>
    <w:rsid w:val="00F75182"/>
    <w:rsid w:val="00F76B87"/>
    <w:rsid w:val="00F8026C"/>
    <w:rsid w:val="00F80982"/>
    <w:rsid w:val="00F80A2D"/>
    <w:rsid w:val="00F811C6"/>
    <w:rsid w:val="00F82BD9"/>
    <w:rsid w:val="00F82FD9"/>
    <w:rsid w:val="00F84AA7"/>
    <w:rsid w:val="00F85FAF"/>
    <w:rsid w:val="00F91B56"/>
    <w:rsid w:val="00F9248A"/>
    <w:rsid w:val="00F92A76"/>
    <w:rsid w:val="00F93161"/>
    <w:rsid w:val="00F93D63"/>
    <w:rsid w:val="00F94389"/>
    <w:rsid w:val="00F952D6"/>
    <w:rsid w:val="00F95794"/>
    <w:rsid w:val="00F95A4B"/>
    <w:rsid w:val="00F96E81"/>
    <w:rsid w:val="00F977EF"/>
    <w:rsid w:val="00F97F1E"/>
    <w:rsid w:val="00FA0DD8"/>
    <w:rsid w:val="00FA0FA7"/>
    <w:rsid w:val="00FA1331"/>
    <w:rsid w:val="00FA1C24"/>
    <w:rsid w:val="00FA2005"/>
    <w:rsid w:val="00FA2020"/>
    <w:rsid w:val="00FA2CFC"/>
    <w:rsid w:val="00FA36A3"/>
    <w:rsid w:val="00FA5917"/>
    <w:rsid w:val="00FA6057"/>
    <w:rsid w:val="00FA64C2"/>
    <w:rsid w:val="00FA7BD0"/>
    <w:rsid w:val="00FA7FA7"/>
    <w:rsid w:val="00FB0420"/>
    <w:rsid w:val="00FB0AA7"/>
    <w:rsid w:val="00FB0CA9"/>
    <w:rsid w:val="00FB0D57"/>
    <w:rsid w:val="00FB1B5A"/>
    <w:rsid w:val="00FB20D0"/>
    <w:rsid w:val="00FB21E0"/>
    <w:rsid w:val="00FB2E09"/>
    <w:rsid w:val="00FB584E"/>
    <w:rsid w:val="00FB610D"/>
    <w:rsid w:val="00FB6F17"/>
    <w:rsid w:val="00FB6FCC"/>
    <w:rsid w:val="00FB7B74"/>
    <w:rsid w:val="00FC00AC"/>
    <w:rsid w:val="00FC0C3F"/>
    <w:rsid w:val="00FC1A83"/>
    <w:rsid w:val="00FC268F"/>
    <w:rsid w:val="00FC2ABA"/>
    <w:rsid w:val="00FC5AA6"/>
    <w:rsid w:val="00FC6078"/>
    <w:rsid w:val="00FC60F6"/>
    <w:rsid w:val="00FC670B"/>
    <w:rsid w:val="00FC6974"/>
    <w:rsid w:val="00FD3AE1"/>
    <w:rsid w:val="00FD4FC0"/>
    <w:rsid w:val="00FD5F90"/>
    <w:rsid w:val="00FD61BE"/>
    <w:rsid w:val="00FD75A0"/>
    <w:rsid w:val="00FD76AC"/>
    <w:rsid w:val="00FD78D4"/>
    <w:rsid w:val="00FD7AC7"/>
    <w:rsid w:val="00FE0D74"/>
    <w:rsid w:val="00FE1FA7"/>
    <w:rsid w:val="00FE25C5"/>
    <w:rsid w:val="00FE2AE9"/>
    <w:rsid w:val="00FE31D0"/>
    <w:rsid w:val="00FE3874"/>
    <w:rsid w:val="00FE407C"/>
    <w:rsid w:val="00FE4E8D"/>
    <w:rsid w:val="00FE5AB4"/>
    <w:rsid w:val="00FE66E4"/>
    <w:rsid w:val="00FE69CF"/>
    <w:rsid w:val="00FE6AB8"/>
    <w:rsid w:val="00FE6DD2"/>
    <w:rsid w:val="00FE7CDA"/>
    <w:rsid w:val="00FF035B"/>
    <w:rsid w:val="00FF050E"/>
    <w:rsid w:val="00FF17C4"/>
    <w:rsid w:val="00FF188F"/>
    <w:rsid w:val="00FF1A65"/>
    <w:rsid w:val="00FF3682"/>
    <w:rsid w:val="00FF3AC3"/>
    <w:rsid w:val="00FF473B"/>
    <w:rsid w:val="00FF5141"/>
    <w:rsid w:val="00FF6B75"/>
    <w:rsid w:val="00FF75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B9639DB"/>
  <w14:defaultImageDpi w14:val="300"/>
  <w15:docId w15:val="{4A836CD0-1D77-4A14-B200-FE246BB208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34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C6D47"/>
    <w:pPr>
      <w:spacing w:line="360" w:lineRule="auto"/>
      <w:jc w:val="both"/>
    </w:pPr>
    <w:rPr>
      <w:rFonts w:ascii="Times New Roman" w:hAnsi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C6D47"/>
    <w:pPr>
      <w:keepNext/>
      <w:keepLines/>
      <w:spacing w:before="480"/>
      <w:outlineLvl w:val="0"/>
    </w:pPr>
    <w:rPr>
      <w:rFonts w:eastAsia="Times New Roman"/>
      <w:b/>
      <w:bCs/>
      <w:szCs w:val="28"/>
      <w:lang w:val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E04FAB"/>
    <w:pPr>
      <w:keepNext/>
      <w:keepLines/>
      <w:spacing w:before="200"/>
      <w:outlineLvl w:val="1"/>
    </w:pPr>
    <w:rPr>
      <w:rFonts w:eastAsia="Times New Roman"/>
      <w:bCs/>
      <w:szCs w:val="26"/>
      <w:lang w:val="x-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A249A"/>
    <w:pPr>
      <w:keepNext/>
      <w:keepLines/>
      <w:spacing w:before="200"/>
      <w:jc w:val="left"/>
      <w:outlineLvl w:val="2"/>
    </w:pPr>
    <w:rPr>
      <w:rFonts w:eastAsiaTheme="majorEastAsia" w:cstheme="majorBidi"/>
      <w:bCs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9C6D47"/>
    <w:rPr>
      <w:rFonts w:ascii="Times New Roman" w:eastAsia="Times New Roman" w:hAnsi="Times New Roman"/>
      <w:b/>
      <w:bCs/>
      <w:sz w:val="24"/>
      <w:szCs w:val="28"/>
      <w:lang w:val="x-none"/>
    </w:rPr>
  </w:style>
  <w:style w:type="character" w:customStyle="1" w:styleId="Heading2Char">
    <w:name w:val="Heading 2 Char"/>
    <w:link w:val="Heading2"/>
    <w:uiPriority w:val="9"/>
    <w:rsid w:val="00E04FAB"/>
    <w:rPr>
      <w:rFonts w:ascii="Times New Roman" w:eastAsia="Times New Roman" w:hAnsi="Times New Roman"/>
      <w:bCs/>
      <w:sz w:val="24"/>
      <w:szCs w:val="26"/>
      <w:lang w:val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553AB"/>
    <w:rPr>
      <w:rFonts w:ascii="Tahoma" w:hAnsi="Tahoma"/>
      <w:sz w:val="16"/>
      <w:szCs w:val="16"/>
      <w:lang w:val="x-none"/>
    </w:rPr>
  </w:style>
  <w:style w:type="character" w:customStyle="1" w:styleId="BalloonTextChar">
    <w:name w:val="Balloon Text Char"/>
    <w:link w:val="BalloonText"/>
    <w:uiPriority w:val="99"/>
    <w:semiHidden/>
    <w:rsid w:val="00E553AB"/>
    <w:rPr>
      <w:rFonts w:ascii="Tahoma" w:eastAsia="Calibri" w:hAnsi="Tahoma" w:cs="Times New Roman"/>
      <w:sz w:val="16"/>
      <w:szCs w:val="16"/>
      <w:lang w:val="x-none" w:eastAsia="en-GB"/>
    </w:rPr>
  </w:style>
  <w:style w:type="paragraph" w:styleId="Caption">
    <w:name w:val="caption"/>
    <w:basedOn w:val="Normal"/>
    <w:next w:val="Normal"/>
    <w:uiPriority w:val="35"/>
    <w:qFormat/>
    <w:rsid w:val="00E553AB"/>
    <w:pPr>
      <w:spacing w:after="200"/>
    </w:pPr>
    <w:rPr>
      <w:rFonts w:ascii="Calibri" w:eastAsia="Batang" w:hAnsi="Calibri"/>
      <w:b/>
      <w:bCs/>
      <w:color w:val="4F81BD"/>
      <w:sz w:val="18"/>
      <w:szCs w:val="18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E553AB"/>
    <w:pPr>
      <w:tabs>
        <w:tab w:val="center" w:pos="4513"/>
        <w:tab w:val="right" w:pos="9026"/>
      </w:tabs>
    </w:pPr>
    <w:rPr>
      <w:lang w:val="x-none"/>
    </w:rPr>
  </w:style>
  <w:style w:type="character" w:customStyle="1" w:styleId="HeaderChar">
    <w:name w:val="Header Char"/>
    <w:link w:val="Header"/>
    <w:uiPriority w:val="99"/>
    <w:rsid w:val="00E553AB"/>
    <w:rPr>
      <w:rFonts w:ascii="Times New Roman" w:eastAsia="Calibri" w:hAnsi="Times New Roman" w:cs="Times New Roman"/>
      <w:sz w:val="24"/>
      <w:szCs w:val="24"/>
      <w:lang w:val="x-none" w:eastAsia="en-GB"/>
    </w:rPr>
  </w:style>
  <w:style w:type="paragraph" w:styleId="Footer">
    <w:name w:val="footer"/>
    <w:basedOn w:val="Normal"/>
    <w:link w:val="FooterChar"/>
    <w:uiPriority w:val="99"/>
    <w:unhideWhenUsed/>
    <w:rsid w:val="00E553AB"/>
    <w:pPr>
      <w:tabs>
        <w:tab w:val="center" w:pos="4513"/>
        <w:tab w:val="right" w:pos="9026"/>
      </w:tabs>
    </w:pPr>
    <w:rPr>
      <w:lang w:val="x-none"/>
    </w:rPr>
  </w:style>
  <w:style w:type="character" w:customStyle="1" w:styleId="FooterChar">
    <w:name w:val="Footer Char"/>
    <w:link w:val="Footer"/>
    <w:uiPriority w:val="99"/>
    <w:rsid w:val="00E553AB"/>
    <w:rPr>
      <w:rFonts w:ascii="Times New Roman" w:eastAsia="Calibri" w:hAnsi="Times New Roman" w:cs="Times New Roman"/>
      <w:sz w:val="24"/>
      <w:szCs w:val="24"/>
      <w:lang w:val="x-none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E553AB"/>
    <w:pPr>
      <w:jc w:val="center"/>
    </w:pPr>
    <w:rPr>
      <w:noProof/>
      <w:lang w:val="x-none"/>
    </w:rPr>
  </w:style>
  <w:style w:type="character" w:customStyle="1" w:styleId="EndNoteBibliographyTitleChar">
    <w:name w:val="EndNote Bibliography Title Char"/>
    <w:link w:val="EndNoteBibliographyTitle"/>
    <w:rsid w:val="00E553AB"/>
    <w:rPr>
      <w:rFonts w:ascii="Times New Roman" w:eastAsia="Calibri" w:hAnsi="Times New Roman" w:cs="Times New Roman"/>
      <w:noProof/>
      <w:sz w:val="24"/>
      <w:szCs w:val="24"/>
      <w:lang w:val="x-none" w:eastAsia="en-GB"/>
    </w:rPr>
  </w:style>
  <w:style w:type="paragraph" w:customStyle="1" w:styleId="EndNoteBibliography">
    <w:name w:val="EndNote Bibliography"/>
    <w:basedOn w:val="Normal"/>
    <w:link w:val="EndNoteBibliographyChar"/>
    <w:rsid w:val="00E553AB"/>
    <w:rPr>
      <w:noProof/>
      <w:lang w:val="x-none"/>
    </w:rPr>
  </w:style>
  <w:style w:type="character" w:customStyle="1" w:styleId="EndNoteBibliographyChar">
    <w:name w:val="EndNote Bibliography Char"/>
    <w:link w:val="EndNoteBibliography"/>
    <w:rsid w:val="00E553AB"/>
    <w:rPr>
      <w:rFonts w:ascii="Times New Roman" w:eastAsia="Calibri" w:hAnsi="Times New Roman" w:cs="Times New Roman"/>
      <w:noProof/>
      <w:sz w:val="24"/>
      <w:szCs w:val="24"/>
      <w:lang w:val="x-none" w:eastAsia="en-GB"/>
    </w:rPr>
  </w:style>
  <w:style w:type="table" w:styleId="TableGrid">
    <w:name w:val="Table Grid"/>
    <w:basedOn w:val="TableNormal"/>
    <w:uiPriority w:val="59"/>
    <w:rsid w:val="00E553A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E553AB"/>
    <w:pPr>
      <w:numPr>
        <w:ilvl w:val="1"/>
      </w:numPr>
    </w:pPr>
    <w:rPr>
      <w:rFonts w:ascii="Cambria" w:eastAsia="Times New Roman" w:hAnsi="Cambria"/>
      <w:i/>
      <w:iCs/>
      <w:color w:val="4F81BD"/>
      <w:spacing w:val="15"/>
      <w:lang w:val="x-none"/>
    </w:rPr>
  </w:style>
  <w:style w:type="character" w:customStyle="1" w:styleId="SubtitleChar">
    <w:name w:val="Subtitle Char"/>
    <w:link w:val="Subtitle"/>
    <w:uiPriority w:val="11"/>
    <w:rsid w:val="00E553AB"/>
    <w:rPr>
      <w:rFonts w:ascii="Cambria" w:eastAsia="Times New Roman" w:hAnsi="Cambria" w:cs="Times New Roman"/>
      <w:i/>
      <w:iCs/>
      <w:color w:val="4F81BD"/>
      <w:spacing w:val="15"/>
      <w:sz w:val="24"/>
      <w:szCs w:val="24"/>
      <w:lang w:val="x-none" w:eastAsia="en-GB"/>
    </w:rPr>
  </w:style>
  <w:style w:type="character" w:customStyle="1" w:styleId="PlaceholderText1">
    <w:name w:val="Placeholder Text1"/>
    <w:uiPriority w:val="99"/>
    <w:semiHidden/>
    <w:rsid w:val="00E553AB"/>
    <w:rPr>
      <w:color w:val="808080"/>
    </w:rPr>
  </w:style>
  <w:style w:type="paragraph" w:customStyle="1" w:styleId="NoSpacing1">
    <w:name w:val="No Spacing1"/>
    <w:uiPriority w:val="1"/>
    <w:qFormat/>
    <w:rsid w:val="00E553AB"/>
    <w:rPr>
      <w:sz w:val="22"/>
      <w:szCs w:val="22"/>
      <w:lang w:eastAsia="en-US"/>
    </w:rPr>
  </w:style>
  <w:style w:type="character" w:styleId="CommentReference">
    <w:name w:val="annotation reference"/>
    <w:uiPriority w:val="99"/>
    <w:semiHidden/>
    <w:unhideWhenUsed/>
    <w:rsid w:val="00E553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553AB"/>
    <w:rPr>
      <w:sz w:val="20"/>
      <w:szCs w:val="20"/>
      <w:lang w:val="x-none" w:eastAsia="x-none"/>
    </w:rPr>
  </w:style>
  <w:style w:type="character" w:customStyle="1" w:styleId="CommentTextChar">
    <w:name w:val="Comment Text Char"/>
    <w:link w:val="CommentText"/>
    <w:uiPriority w:val="99"/>
    <w:rsid w:val="00E553AB"/>
    <w:rPr>
      <w:rFonts w:ascii="Times New Roman" w:eastAsia="Calibri" w:hAnsi="Times New Roman" w:cs="Times New Roman"/>
      <w:sz w:val="20"/>
      <w:szCs w:val="20"/>
      <w:lang w:val="x-none" w:eastAsia="x-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53AB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E553AB"/>
    <w:rPr>
      <w:rFonts w:ascii="Times New Roman" w:eastAsia="Calibri" w:hAnsi="Times New Roman" w:cs="Times New Roman"/>
      <w:b/>
      <w:bCs/>
      <w:sz w:val="20"/>
      <w:szCs w:val="20"/>
      <w:lang w:val="x-none" w:eastAsia="x-none"/>
    </w:rPr>
  </w:style>
  <w:style w:type="character" w:customStyle="1" w:styleId="ColorfulList-Accent1Char">
    <w:name w:val="Colorful List - Accent 1 Char"/>
    <w:basedOn w:val="DefaultParagraphFont"/>
    <w:link w:val="DarkList-Accent5"/>
    <w:uiPriority w:val="34"/>
    <w:rsid w:val="00E553AB"/>
  </w:style>
  <w:style w:type="table" w:styleId="DarkList-Accent5">
    <w:name w:val="Dark List Accent 5"/>
    <w:basedOn w:val="TableNormal"/>
    <w:link w:val="ColorfulList-Accent1Char"/>
    <w:uiPriority w:val="34"/>
    <w:rsid w:val="00E553AB"/>
    <w:rPr>
      <w:rFonts w:ascii="Arial" w:hAnsi="Arial"/>
      <w:color w:val="000000"/>
    </w:rPr>
    <w:tblPr>
      <w:tblStyleRowBandSize w:val="1"/>
      <w:tblStyleColBandSize w:val="1"/>
    </w:tblPr>
    <w:tcPr>
      <w:shd w:val="clear" w:color="auto" w:fill="EDF2F8"/>
    </w:tcPr>
    <w:tblStylePr w:type="firstRow">
      <w:rPr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9E3A38"/>
      </w:tcPr>
    </w:tblStylePr>
    <w:tblStylePr w:type="lastRow">
      <w:rPr>
        <w:b/>
        <w:bCs/>
        <w:color w:val="9E3A38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shd w:val="clear" w:color="auto" w:fill="DBE5F1"/>
      </w:tcPr>
    </w:tblStylePr>
  </w:style>
  <w:style w:type="paragraph" w:styleId="FootnoteText">
    <w:name w:val="footnote text"/>
    <w:basedOn w:val="Normal"/>
    <w:link w:val="FootnoteTextChar"/>
    <w:uiPriority w:val="99"/>
    <w:unhideWhenUsed/>
    <w:rsid w:val="00E553AB"/>
    <w:rPr>
      <w:lang w:val="x-none"/>
    </w:rPr>
  </w:style>
  <w:style w:type="character" w:customStyle="1" w:styleId="FootnoteTextChar">
    <w:name w:val="Footnote Text Char"/>
    <w:link w:val="FootnoteText"/>
    <w:uiPriority w:val="99"/>
    <w:rsid w:val="00E553AB"/>
    <w:rPr>
      <w:rFonts w:ascii="Times New Roman" w:eastAsia="Calibri" w:hAnsi="Times New Roman" w:cs="Times New Roman"/>
      <w:sz w:val="24"/>
      <w:szCs w:val="24"/>
      <w:lang w:val="x-none" w:eastAsia="en-GB"/>
    </w:rPr>
  </w:style>
  <w:style w:type="character" w:styleId="FootnoteReference">
    <w:name w:val="footnote reference"/>
    <w:uiPriority w:val="99"/>
    <w:unhideWhenUsed/>
    <w:rsid w:val="00E553AB"/>
    <w:rPr>
      <w:vertAlign w:val="superscript"/>
    </w:rPr>
  </w:style>
  <w:style w:type="paragraph" w:customStyle="1" w:styleId="DarkList-Accent31">
    <w:name w:val="Dark List - Accent 31"/>
    <w:hidden/>
    <w:uiPriority w:val="99"/>
    <w:semiHidden/>
    <w:rsid w:val="00E553AB"/>
    <w:rPr>
      <w:rFonts w:ascii="Times New Roman" w:hAnsi="Times New Roman"/>
      <w:sz w:val="24"/>
      <w:szCs w:val="24"/>
    </w:rPr>
  </w:style>
  <w:style w:type="character" w:styleId="Hyperlink">
    <w:name w:val="Hyperlink"/>
    <w:uiPriority w:val="99"/>
    <w:unhideWhenUsed/>
    <w:rsid w:val="00E553AB"/>
    <w:rPr>
      <w:color w:val="0000FF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E173E"/>
  </w:style>
  <w:style w:type="paragraph" w:customStyle="1" w:styleId="ColorfulShading-Accent11">
    <w:name w:val="Colorful Shading - Accent 11"/>
    <w:hidden/>
    <w:uiPriority w:val="99"/>
    <w:semiHidden/>
    <w:rsid w:val="00CB6140"/>
    <w:rPr>
      <w:rFonts w:ascii="Times New Roman" w:hAnsi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461D56"/>
    <w:rPr>
      <w:color w:val="808080"/>
    </w:rPr>
  </w:style>
  <w:style w:type="paragraph" w:styleId="ListParagraph">
    <w:name w:val="List Paragraph"/>
    <w:basedOn w:val="Normal"/>
    <w:uiPriority w:val="34"/>
    <w:qFormat/>
    <w:rsid w:val="007A5D4F"/>
    <w:pPr>
      <w:ind w:left="720"/>
      <w:contextualSpacing/>
    </w:pPr>
  </w:style>
  <w:style w:type="paragraph" w:customStyle="1" w:styleId="Interviewerscript">
    <w:name w:val="Interviewer script"/>
    <w:basedOn w:val="Normal"/>
    <w:link w:val="InterviewerscriptChar"/>
    <w:qFormat/>
    <w:rsid w:val="000E0F3B"/>
    <w:pPr>
      <w:spacing w:after="120"/>
    </w:pPr>
    <w:rPr>
      <w:rFonts w:ascii="Arial" w:eastAsia="Times New Roman" w:hAnsi="Arial" w:cs="Arial"/>
      <w:color w:val="FF0000"/>
      <w:lang w:eastAsia="en-US"/>
    </w:rPr>
  </w:style>
  <w:style w:type="character" w:customStyle="1" w:styleId="InterviewerscriptChar">
    <w:name w:val="Interviewer script Char"/>
    <w:basedOn w:val="DefaultParagraphFont"/>
    <w:link w:val="Interviewerscript"/>
    <w:rsid w:val="000E0F3B"/>
    <w:rPr>
      <w:rFonts w:ascii="Arial" w:eastAsia="Times New Roman" w:hAnsi="Arial" w:cs="Arial"/>
      <w:color w:val="FF0000"/>
      <w:sz w:val="22"/>
      <w:szCs w:val="24"/>
      <w:lang w:eastAsia="en-US"/>
    </w:rPr>
  </w:style>
  <w:style w:type="paragraph" w:styleId="Title">
    <w:name w:val="Title"/>
    <w:basedOn w:val="Normal"/>
    <w:next w:val="Normal"/>
    <w:link w:val="TitleChar"/>
    <w:qFormat/>
    <w:rsid w:val="00DA1D19"/>
    <w:pPr>
      <w:spacing w:after="300"/>
      <w:contextualSpacing/>
    </w:pPr>
    <w:rPr>
      <w:rFonts w:asciiTheme="minorHAnsi" w:eastAsiaTheme="majorEastAsia" w:hAnsiTheme="minorHAnsi" w:cstheme="majorBidi"/>
      <w:spacing w:val="5"/>
      <w:kern w:val="28"/>
      <w:sz w:val="36"/>
      <w:szCs w:val="52"/>
    </w:rPr>
  </w:style>
  <w:style w:type="character" w:customStyle="1" w:styleId="TitleChar">
    <w:name w:val="Title Char"/>
    <w:basedOn w:val="DefaultParagraphFont"/>
    <w:link w:val="Title"/>
    <w:rsid w:val="00DA1D19"/>
    <w:rPr>
      <w:rFonts w:asciiTheme="minorHAnsi" w:eastAsiaTheme="majorEastAsia" w:hAnsiTheme="minorHAnsi" w:cstheme="majorBidi"/>
      <w:spacing w:val="5"/>
      <w:kern w:val="28"/>
      <w:sz w:val="36"/>
      <w:szCs w:val="52"/>
    </w:rPr>
  </w:style>
  <w:style w:type="character" w:customStyle="1" w:styleId="Heading3Char">
    <w:name w:val="Heading 3 Char"/>
    <w:basedOn w:val="DefaultParagraphFont"/>
    <w:link w:val="Heading3"/>
    <w:uiPriority w:val="9"/>
    <w:rsid w:val="008A249A"/>
    <w:rPr>
      <w:rFonts w:ascii="Times New Roman" w:eastAsiaTheme="majorEastAsia" w:hAnsi="Times New Roman" w:cstheme="majorBidi"/>
      <w:bCs/>
      <w:i/>
      <w:sz w:val="22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73DB1"/>
    <w:rPr>
      <w:color w:val="800080" w:themeColor="followedHyperlink"/>
      <w:u w:val="single"/>
    </w:rPr>
  </w:style>
  <w:style w:type="paragraph" w:customStyle="1" w:styleId="Firstparagraph">
    <w:name w:val="First paragraph"/>
    <w:basedOn w:val="Normal"/>
    <w:next w:val="Normal"/>
    <w:rsid w:val="00735D36"/>
    <w:rPr>
      <w:rFonts w:eastAsia="Times New Roman"/>
      <w:lang w:eastAsia="en-US"/>
    </w:rPr>
  </w:style>
  <w:style w:type="paragraph" w:styleId="NoSpacing">
    <w:name w:val="No Spacing"/>
    <w:uiPriority w:val="1"/>
    <w:qFormat/>
    <w:rsid w:val="0026148F"/>
    <w:pPr>
      <w:jc w:val="both"/>
    </w:pPr>
    <w:rPr>
      <w:rFonts w:ascii="Times New Roman" w:hAnsi="Times New Roman"/>
      <w:sz w:val="22"/>
      <w:szCs w:val="24"/>
    </w:rPr>
  </w:style>
  <w:style w:type="paragraph" w:styleId="NormalWeb">
    <w:name w:val="Normal (Web)"/>
    <w:basedOn w:val="Normal"/>
    <w:uiPriority w:val="99"/>
    <w:semiHidden/>
    <w:unhideWhenUsed/>
    <w:rsid w:val="00A92EF9"/>
    <w:pPr>
      <w:spacing w:before="100" w:beforeAutospacing="1" w:after="100" w:afterAutospacing="1" w:line="240" w:lineRule="auto"/>
      <w:jc w:val="left"/>
    </w:pPr>
    <w:rPr>
      <w:rFonts w:eastAsiaTheme="minorEastAsia"/>
    </w:rPr>
  </w:style>
  <w:style w:type="character" w:styleId="EndnoteReference">
    <w:name w:val="endnote reference"/>
    <w:basedOn w:val="DefaultParagraphFont"/>
    <w:uiPriority w:val="99"/>
    <w:semiHidden/>
    <w:unhideWhenUsed/>
    <w:rsid w:val="00030396"/>
    <w:rPr>
      <w:vertAlign w:val="superscript"/>
    </w:rPr>
  </w:style>
  <w:style w:type="character" w:styleId="Strong">
    <w:name w:val="Strong"/>
    <w:basedOn w:val="DefaultParagraphFont"/>
    <w:uiPriority w:val="22"/>
    <w:qFormat/>
    <w:rsid w:val="00682087"/>
    <w:rPr>
      <w:b/>
      <w:bCs/>
    </w:rPr>
  </w:style>
  <w:style w:type="paragraph" w:customStyle="1" w:styleId="SupplementaryMaterial">
    <w:name w:val="Supplementary Material"/>
    <w:basedOn w:val="Title"/>
    <w:next w:val="Title"/>
    <w:qFormat/>
    <w:rsid w:val="00E04FAB"/>
    <w:pPr>
      <w:suppressLineNumbers/>
      <w:spacing w:before="240" w:after="120" w:line="240" w:lineRule="auto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kern w:val="0"/>
      <w:sz w:val="32"/>
      <w:szCs w:val="3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3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0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2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6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6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14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1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813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85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5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1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85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69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14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40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93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8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09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55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9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64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56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2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35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75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46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978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531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183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3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7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33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348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14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14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1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73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54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1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89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71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77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3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5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93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10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61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arwick.wainwright@sruc.ac.uk" TargetMode="External"/><Relationship Id="rId13" Type="http://schemas.openxmlformats.org/officeDocument/2006/relationships/image" Target="media/image5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6D2A2910-180F-4E0F-B13E-14DE1A370F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2167</Words>
  <Characters>12355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RUC</Company>
  <LinksUpToDate>false</LinksUpToDate>
  <CharactersWithSpaces>14494</CharactersWithSpaces>
  <SharedDoc>false</SharedDoc>
  <HLinks>
    <vt:vector size="6" baseType="variant">
      <vt:variant>
        <vt:i4>7864385</vt:i4>
      </vt:variant>
      <vt:variant>
        <vt:i4>0</vt:i4>
      </vt:variant>
      <vt:variant>
        <vt:i4>0</vt:i4>
      </vt:variant>
      <vt:variant>
        <vt:i4>5</vt:i4>
      </vt:variant>
      <vt:variant>
        <vt:lpwstr>mailto:warwick.wainwright@sruc.ac.u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rwick Wainwright</dc:creator>
  <cp:lastModifiedBy>Jasmine Walter</cp:lastModifiedBy>
  <cp:revision>2</cp:revision>
  <cp:lastPrinted>2018-04-05T12:11:00Z</cp:lastPrinted>
  <dcterms:created xsi:type="dcterms:W3CDTF">2019-04-01T14:05:00Z</dcterms:created>
  <dcterms:modified xsi:type="dcterms:W3CDTF">2019-04-01T14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csl.mendeley.com/styles/193037751/elsevier-harvard</vt:lpwstr>
  </property>
  <property fmtid="{D5CDD505-2E9C-101B-9397-08002B2CF9AE}" pid="4" name="Mendeley Recent Style Id 0_1">
    <vt:lpwstr>http://www.zotero.org/styles/ecosystem-services</vt:lpwstr>
  </property>
  <property fmtid="{D5CDD505-2E9C-101B-9397-08002B2CF9AE}" pid="5" name="Mendeley Recent Style Name 0_1">
    <vt:lpwstr>Ecosystem Services</vt:lpwstr>
  </property>
  <property fmtid="{D5CDD505-2E9C-101B-9397-08002B2CF9AE}" pid="6" name="Mendeley Recent Style Id 1_1">
    <vt:lpwstr>http://www.zotero.org/styles/ecosystems</vt:lpwstr>
  </property>
  <property fmtid="{D5CDD505-2E9C-101B-9397-08002B2CF9AE}" pid="7" name="Mendeley Recent Style Name 1_1">
    <vt:lpwstr>Ecosystems</vt:lpwstr>
  </property>
  <property fmtid="{D5CDD505-2E9C-101B-9397-08002B2CF9AE}" pid="8" name="Mendeley Recent Style Id 2_1">
    <vt:lpwstr>http://csl.mendeley.com/styles/193037751/elsevier-harvard</vt:lpwstr>
  </property>
  <property fmtid="{D5CDD505-2E9C-101B-9397-08002B2CF9AE}" pid="9" name="Mendeley Recent Style Name 2_1">
    <vt:lpwstr>Elsevier - Harvard (with titles) - Warwick Wainwright</vt:lpwstr>
  </property>
  <property fmtid="{D5CDD505-2E9C-101B-9397-08002B2CF9AE}" pid="10" name="Mendeley Recent Style Id 3_1">
    <vt:lpwstr>http://www.zotero.org/styles/frontiers-in-ecology-and-evolution</vt:lpwstr>
  </property>
  <property fmtid="{D5CDD505-2E9C-101B-9397-08002B2CF9AE}" pid="11" name="Mendeley Recent Style Name 3_1">
    <vt:lpwstr>Frontiers in Ecology and Evolution</vt:lpwstr>
  </property>
  <property fmtid="{D5CDD505-2E9C-101B-9397-08002B2CF9AE}" pid="12" name="Mendeley Recent Style Id 4_1">
    <vt:lpwstr>http://www.zotero.org/styles/land-use-policy</vt:lpwstr>
  </property>
  <property fmtid="{D5CDD505-2E9C-101B-9397-08002B2CF9AE}" pid="13" name="Mendeley Recent Style Name 4_1">
    <vt:lpwstr>Land Use Policy</vt:lpwstr>
  </property>
  <property fmtid="{D5CDD505-2E9C-101B-9397-08002B2CF9AE}" pid="14" name="Mendeley Recent Style Id 5_1">
    <vt:lpwstr>http://www.zotero.org/styles/livestock-science</vt:lpwstr>
  </property>
  <property fmtid="{D5CDD505-2E9C-101B-9397-08002B2CF9AE}" pid="15" name="Mendeley Recent Style Name 5_1">
    <vt:lpwstr>Livestock Science</vt:lpwstr>
  </property>
  <property fmtid="{D5CDD505-2E9C-101B-9397-08002B2CF9AE}" pid="16" name="Mendeley Recent Style Id 6_1">
    <vt:lpwstr>http://www.zotero.org/styles/modern-humanities-research-association</vt:lpwstr>
  </property>
  <property fmtid="{D5CDD505-2E9C-101B-9397-08002B2CF9AE}" pid="17" name="Mendeley Recent Style Name 6_1">
    <vt:lpwstr>Modern Humanities Research Association 3rd edition (note with bibliography)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7th edition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oxford-art-journal</vt:lpwstr>
  </property>
  <property fmtid="{D5CDD505-2E9C-101B-9397-08002B2CF9AE}" pid="23" name="Mendeley Recent Style Name 9_1">
    <vt:lpwstr>Oxford Art Journal</vt:lpwstr>
  </property>
  <property fmtid="{D5CDD505-2E9C-101B-9397-08002B2CF9AE}" pid="24" name="Mendeley Unique User Id_1">
    <vt:lpwstr>503198de-b242-3ff6-b753-aba7beb89282</vt:lpwstr>
  </property>
</Properties>
</file>